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C2280DC" w14:textId="77777777" w:rsidR="00DE3E6C" w:rsidRPr="00BA4AB7" w:rsidRDefault="00DE3E6C" w:rsidP="00DE3E6C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BA4AB7">
        <w:rPr>
          <w:rFonts w:ascii="Times New Roman" w:hAnsi="Times New Roman" w:cs="Times New Roman"/>
          <w:b/>
          <w:bCs/>
          <w:sz w:val="28"/>
          <w:szCs w:val="28"/>
        </w:rPr>
        <w:t>Supplementary information</w:t>
      </w:r>
    </w:p>
    <w:p w14:paraId="250DD449" w14:textId="77777777" w:rsidR="004A34C9" w:rsidRDefault="004A34C9" w:rsidP="005411B4">
      <w:pPr>
        <w:spacing w:after="120" w:line="480" w:lineRule="auto"/>
        <w:rPr>
          <w:rFonts w:ascii="Times New Roman" w:hAnsi="Times New Roman" w:cs="Times New Roman"/>
          <w:sz w:val="24"/>
          <w:szCs w:val="24"/>
        </w:rPr>
      </w:pPr>
    </w:p>
    <w:p w14:paraId="73BBBE83" w14:textId="598D8400" w:rsidR="005411B4" w:rsidRPr="004A34C9" w:rsidRDefault="005411B4" w:rsidP="005411B4">
      <w:pPr>
        <w:spacing w:after="120" w:line="480" w:lineRule="auto"/>
        <w:rPr>
          <w:rFonts w:ascii="Times New Roman" w:hAnsi="Times New Roman" w:cs="Times New Roman"/>
          <w:sz w:val="24"/>
          <w:szCs w:val="24"/>
        </w:rPr>
      </w:pPr>
      <w:r w:rsidRPr="004A34C9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C279D8E" wp14:editId="66D3F9B8">
            <wp:extent cx="5727700" cy="2872105"/>
            <wp:effectExtent l="0" t="0" r="0" b="0"/>
            <wp:docPr id="9" name="Picture 9" descr="A picture containing photo, different, bunch, fille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esem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872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88ACE4" w14:textId="3B7F08F1" w:rsidR="005411B4" w:rsidRPr="00DE3E6C" w:rsidRDefault="005411B4" w:rsidP="005411B4">
      <w:pPr>
        <w:pStyle w:val="Caption"/>
        <w:spacing w:after="120" w:line="480" w:lineRule="auto"/>
        <w:jc w:val="both"/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</w:pPr>
      <w:r w:rsidRPr="00DE3E6C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Fig</w:t>
      </w:r>
      <w:r w:rsidR="00BA4AB7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.</w:t>
      </w:r>
      <w:r w:rsidRPr="00DE3E6C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 xml:space="preserve"> S1.</w:t>
      </w:r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FESEM micrographs of the cross section of all </w:t>
      </w:r>
      <w:proofErr w:type="spellStart"/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>PVSi</w:t>
      </w:r>
      <w:proofErr w:type="spellEnd"/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membrane samples.</w:t>
      </w:r>
    </w:p>
    <w:p w14:paraId="0A5D5FB4" w14:textId="1E95B7A8" w:rsidR="004A34C9" w:rsidRDefault="004A34C9">
      <w:pPr>
        <w:widowControl/>
        <w:jc w:val="left"/>
        <w:rPr>
          <w:rFonts w:ascii="Times New Roman" w:hAnsi="Times New Roman" w:cs="Times New Roman"/>
          <w:b/>
          <w:bCs/>
          <w:kern w:val="0"/>
          <w:sz w:val="24"/>
          <w:szCs w:val="24"/>
        </w:rPr>
      </w:pPr>
      <w:r>
        <w:br w:type="page"/>
      </w:r>
    </w:p>
    <w:p w14:paraId="70B37847" w14:textId="77777777" w:rsidR="005411B4" w:rsidRPr="004A34C9" w:rsidRDefault="005411B4" w:rsidP="004A34C9">
      <w:pPr>
        <w:pStyle w:val="Maintext"/>
      </w:pPr>
    </w:p>
    <w:p w14:paraId="3B2D2AB2" w14:textId="77777777" w:rsidR="005411B4" w:rsidRPr="004A34C9" w:rsidRDefault="005411B4" w:rsidP="005411B4">
      <w:pPr>
        <w:spacing w:after="120" w:line="480" w:lineRule="auto"/>
        <w:rPr>
          <w:rFonts w:ascii="Times New Roman" w:hAnsi="Times New Roman" w:cs="Times New Roman"/>
          <w:sz w:val="24"/>
          <w:szCs w:val="24"/>
        </w:rPr>
      </w:pPr>
      <w:r w:rsidRPr="004A34C9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D1FFD54" wp14:editId="7F467885">
            <wp:extent cx="5418815" cy="3600000"/>
            <wp:effectExtent l="0" t="0" r="444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mem chara_fig s2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18815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CBD23E" w14:textId="06BCDA96" w:rsidR="005411B4" w:rsidRPr="00DE3E6C" w:rsidRDefault="005411B4" w:rsidP="005411B4">
      <w:pPr>
        <w:pStyle w:val="Caption"/>
        <w:spacing w:after="120" w:line="480" w:lineRule="auto"/>
        <w:jc w:val="both"/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</w:pPr>
      <w:r w:rsidRPr="00DE3E6C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Fig</w:t>
      </w:r>
      <w:r w:rsidR="00BA4AB7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.</w:t>
      </w:r>
      <w:r w:rsidRPr="00DE3E6C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 xml:space="preserve"> S2.</w:t>
      </w:r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Raman mapping of siloxene distribution on the surface of all </w:t>
      </w:r>
      <w:proofErr w:type="spellStart"/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>PVSi</w:t>
      </w:r>
      <w:proofErr w:type="spellEnd"/>
      <w:r w:rsidR="0093220D"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</w:t>
      </w:r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>membrane samples</w:t>
      </w:r>
    </w:p>
    <w:p w14:paraId="7C4D7DB8" w14:textId="301A2A3D" w:rsidR="004A34C9" w:rsidRDefault="004A34C9">
      <w:pPr>
        <w:widowControl/>
        <w:jc w:val="left"/>
        <w:rPr>
          <w:rFonts w:ascii="Times New Roman" w:hAnsi="Times New Roman" w:cs="Times New Roman"/>
          <w:b/>
          <w:bCs/>
          <w:kern w:val="0"/>
          <w:sz w:val="24"/>
          <w:szCs w:val="24"/>
        </w:rPr>
      </w:pPr>
      <w:r>
        <w:br w:type="page"/>
      </w:r>
    </w:p>
    <w:p w14:paraId="43DCFCF2" w14:textId="77777777" w:rsidR="005411B4" w:rsidRPr="004A34C9" w:rsidRDefault="005411B4" w:rsidP="005411B4">
      <w:pPr>
        <w:spacing w:after="120" w:line="480" w:lineRule="auto"/>
        <w:rPr>
          <w:rFonts w:ascii="Times New Roman" w:hAnsi="Times New Roman" w:cs="Times New Roman"/>
          <w:sz w:val="24"/>
          <w:szCs w:val="24"/>
        </w:rPr>
      </w:pPr>
      <w:r w:rsidRPr="004A34C9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D8A9401" wp14:editId="585CD6C9">
            <wp:extent cx="5415610" cy="3600000"/>
            <wp:effectExtent l="0" t="0" r="0" b="0"/>
            <wp:docPr id="13" name="Picture 13" descr="A picture containing nature, cake, lit, sitt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A picture containing nature, cake, lit, sitting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15610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E0A88F" w14:textId="378D1DD7" w:rsidR="005411B4" w:rsidRPr="00DE3E6C" w:rsidRDefault="005411B4" w:rsidP="005411B4">
      <w:pPr>
        <w:pStyle w:val="Caption"/>
        <w:spacing w:after="120" w:line="480" w:lineRule="auto"/>
        <w:jc w:val="both"/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</w:pPr>
      <w:r w:rsidRPr="00DE3E6C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Fig</w:t>
      </w:r>
      <w:r w:rsidR="00BA4AB7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.</w:t>
      </w:r>
      <w:r w:rsidRPr="00DE3E6C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 xml:space="preserve"> S3.</w:t>
      </w:r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AFM micrographs of the surface of all </w:t>
      </w:r>
      <w:proofErr w:type="spellStart"/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>PVSi</w:t>
      </w:r>
      <w:proofErr w:type="spellEnd"/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membrane samples.</w:t>
      </w:r>
    </w:p>
    <w:p w14:paraId="38AF24DB" w14:textId="1FCFA2BF" w:rsidR="004A34C9" w:rsidRDefault="004A34C9">
      <w:pPr>
        <w:widowControl/>
        <w:jc w:val="left"/>
        <w:rPr>
          <w:rFonts w:ascii="Times New Roman" w:hAnsi="Times New Roman" w:cs="Times New Roman"/>
          <w:b/>
          <w:bCs/>
          <w:kern w:val="0"/>
          <w:sz w:val="24"/>
          <w:szCs w:val="24"/>
        </w:rPr>
      </w:pPr>
      <w:r>
        <w:br w:type="page"/>
      </w:r>
    </w:p>
    <w:p w14:paraId="3225B429" w14:textId="77777777" w:rsidR="005411B4" w:rsidRPr="004A34C9" w:rsidRDefault="005411B4" w:rsidP="005411B4">
      <w:pPr>
        <w:spacing w:after="120"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4A34C9">
        <w:rPr>
          <w:rFonts w:ascii="Times New Roman" w:hAnsi="Times New Roman" w:cs="Times New Roman"/>
          <w:iCs/>
          <w:noProof/>
          <w:sz w:val="24"/>
          <w:szCs w:val="24"/>
        </w:rPr>
        <w:lastRenderedPageBreak/>
        <w:drawing>
          <wp:inline distT="0" distB="0" distL="0" distR="0" wp14:anchorId="7CA8B07C" wp14:editId="6E879295">
            <wp:extent cx="3600000" cy="2906341"/>
            <wp:effectExtent l="0" t="0" r="635" b="889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mem chara_fig s4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9063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7D5120" w14:textId="32C6F5FA" w:rsidR="005411B4" w:rsidRPr="00DE3E6C" w:rsidRDefault="005411B4" w:rsidP="005411B4">
      <w:pPr>
        <w:pStyle w:val="Caption"/>
        <w:spacing w:after="120" w:line="480" w:lineRule="auto"/>
        <w:jc w:val="both"/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</w:pPr>
      <w:r w:rsidRPr="00DE3E6C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Fig</w:t>
      </w:r>
      <w:r w:rsidR="00BA4AB7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.</w:t>
      </w:r>
      <w:r w:rsidRPr="00DE3E6C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 xml:space="preserve"> S4.</w:t>
      </w:r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FTIR spectra of all </w:t>
      </w:r>
      <w:proofErr w:type="spellStart"/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>PVSi</w:t>
      </w:r>
      <w:proofErr w:type="spellEnd"/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membrane samples.</w:t>
      </w:r>
    </w:p>
    <w:p w14:paraId="419E165C" w14:textId="3EF9E094" w:rsidR="004A34C9" w:rsidRDefault="004A34C9">
      <w:pPr>
        <w:widowControl/>
        <w:jc w:val="left"/>
        <w:rPr>
          <w:rFonts w:ascii="Times New Roman" w:hAnsi="Times New Roman" w:cs="Times New Roman"/>
          <w:b/>
          <w:bCs/>
          <w:kern w:val="0"/>
          <w:sz w:val="24"/>
          <w:szCs w:val="24"/>
        </w:rPr>
      </w:pPr>
      <w:r>
        <w:br w:type="page"/>
      </w:r>
    </w:p>
    <w:p w14:paraId="68CCAA40" w14:textId="77777777" w:rsidR="005411B4" w:rsidRPr="004A34C9" w:rsidRDefault="005411B4" w:rsidP="005411B4">
      <w:pPr>
        <w:spacing w:after="120" w:line="480" w:lineRule="auto"/>
        <w:rPr>
          <w:rFonts w:ascii="Times New Roman" w:hAnsi="Times New Roman" w:cs="Times New Roman"/>
          <w:sz w:val="24"/>
          <w:szCs w:val="24"/>
        </w:rPr>
      </w:pPr>
      <w:r w:rsidRPr="004A34C9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20F62FA" wp14:editId="0354EC9D">
            <wp:extent cx="5727700" cy="4660900"/>
            <wp:effectExtent l="0" t="0" r="0" b="0"/>
            <wp:docPr id="5" name="Picture 7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ltration fig s1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660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AC497F" w14:textId="147DB9E1" w:rsidR="005411B4" w:rsidRPr="00DE3E6C" w:rsidRDefault="005411B4" w:rsidP="00DE3E6C">
      <w:pPr>
        <w:pStyle w:val="Caption"/>
        <w:spacing w:after="120" w:line="360" w:lineRule="auto"/>
        <w:jc w:val="both"/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</w:pPr>
      <w:r w:rsidRPr="00DE3E6C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Fig</w:t>
      </w:r>
      <w:r w:rsidR="00BA4AB7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.</w:t>
      </w:r>
      <w:r w:rsidRPr="00DE3E6C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 xml:space="preserve"> S5.</w:t>
      </w:r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UV-</w:t>
      </w:r>
      <w:proofErr w:type="gramStart"/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>Vis</w:t>
      </w:r>
      <w:proofErr w:type="gramEnd"/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calibration curves for dyes: (a) Rose Bengal (RB); (b) Reactive Black 5 (RB5); (c) Brilliant Blue G (BB); (d) Direct Red 23 (DR23); (e) Congo Red (CR); (f) Acid Red 1 (AR1) and (g) Methyl Orange (MO).</w:t>
      </w:r>
    </w:p>
    <w:p w14:paraId="028C445D" w14:textId="33D21581" w:rsidR="004A34C9" w:rsidRDefault="004A34C9">
      <w:pPr>
        <w:widowControl/>
        <w:jc w:val="left"/>
        <w:rPr>
          <w:rFonts w:ascii="Times New Roman" w:hAnsi="Times New Roman" w:cs="Times New Roman"/>
          <w:b/>
          <w:bCs/>
          <w:kern w:val="0"/>
          <w:sz w:val="24"/>
          <w:szCs w:val="24"/>
        </w:rPr>
      </w:pPr>
      <w:r>
        <w:br w:type="page"/>
      </w:r>
    </w:p>
    <w:p w14:paraId="5A27523D" w14:textId="77777777" w:rsidR="005411B4" w:rsidRPr="004A34C9" w:rsidRDefault="005411B4" w:rsidP="005411B4">
      <w:pPr>
        <w:spacing w:after="120" w:line="480" w:lineRule="auto"/>
        <w:rPr>
          <w:rFonts w:ascii="Times New Roman" w:hAnsi="Times New Roman" w:cs="Times New Roman"/>
          <w:sz w:val="24"/>
          <w:szCs w:val="24"/>
        </w:rPr>
      </w:pPr>
      <w:r w:rsidRPr="004A34C9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C05E3B4" wp14:editId="38FD51BA">
            <wp:extent cx="4024346" cy="3240000"/>
            <wp:effectExtent l="0" t="0" r="1905" b="0"/>
            <wp:docPr id="6" name="Picture 3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filtration fig s2.ti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24346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8ADFAE" w14:textId="06EC6CF9" w:rsidR="005411B4" w:rsidRPr="00DE3E6C" w:rsidRDefault="005411B4" w:rsidP="00DE3E6C">
      <w:pPr>
        <w:pStyle w:val="Caption"/>
        <w:spacing w:after="120" w:line="360" w:lineRule="auto"/>
        <w:jc w:val="both"/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</w:pPr>
      <w:r w:rsidRPr="00DE3E6C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Fig</w:t>
      </w:r>
      <w:r w:rsidR="00BA4AB7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.</w:t>
      </w:r>
      <w:r w:rsidRPr="00DE3E6C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 xml:space="preserve"> S6.</w:t>
      </w:r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The correlation between the CAA and hydrated radius of several dyes with known hydrated radii obtained from Table </w:t>
      </w:r>
      <w:r w:rsidR="00CF5C99"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>S3</w:t>
      </w:r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>. This correlation was used to estimate hydrated radius of</w:t>
      </w:r>
      <w:r w:rsidRPr="00DE3E6C">
        <w:rPr>
          <w:rFonts w:ascii="Times New Roman" w:eastAsia="Times New Roman" w:hAnsi="Times New Roman" w:cs="Times New Roman"/>
          <w:i w:val="0"/>
          <w:iCs w:val="0"/>
          <w:color w:val="auto"/>
          <w:sz w:val="20"/>
          <w:szCs w:val="20"/>
          <w:lang w:eastAsia="en-GB"/>
        </w:rPr>
        <w:t xml:space="preserve"> the dyes </w:t>
      </w:r>
      <w:r w:rsidRPr="00DE3E6C">
        <w:rPr>
          <w:rFonts w:ascii="Times New Roman" w:eastAsia="Times New Roman" w:hAnsi="Times New Roman" w:cs="Times New Roman"/>
          <w:i w:val="0"/>
          <w:iCs w:val="0"/>
          <w:color w:val="auto"/>
          <w:sz w:val="20"/>
          <w:szCs w:val="20"/>
          <w:lang w:eastAsia="en-GB"/>
        </w:rPr>
        <w:fldChar w:fldCharType="begin">
          <w:fldData xml:space="preserve">PEVuZE5vdGU+PENpdGU+PEF1dGhvcj5Ba2Jhcmk8L0F1dGhvcj48WWVhcj4yMDE2PC9ZZWFyPjxS
ZWNOdW0+NTU8L1JlY051bT48RGlzcGxheVRleHQ+WzEsIDJdPC9EaXNwbGF5VGV4dD48cmVjb3Jk
PjxyZWMtbnVtYmVyPjU1PC9yZWMtbnVtYmVyPjxmb3JlaWduLWtleXM+PGtleSBhcHA9IkVOIiBk
Yi1pZD0iNTVhczBhcnpwZGV4dmlld3d4YTV0d2V2eDB4dHB6YXM1end4IiB0aW1lc3RhbXA9IjE2
MDYwOTM2NDQiPjU1PC9rZXk+PC9mb3JlaWduLWtleXM+PHJlZi10eXBlIG5hbWU9IkpvdXJuYWwg
QXJ0aWNsZSI+MTc8L3JlZi10eXBlPjxjb250cmlidXRvcnM+PGF1dGhvcnM+PGF1dGhvcj5Ba2Jh
cmksIEEuPC9hdXRob3I+PGF1dGhvcj5TaGVhdGgsIFAuPC9hdXRob3I+PGF1dGhvcj5NYXJ0aW4s
IFMuIFQuPC9hdXRob3I+PGF1dGhvcj5TaGluZGUsIEQuIEIuPC9hdXRob3I+PGF1dGhvcj5TaGFp
YmFuaSwgTS48L2F1dGhvcj48YXV0aG9yPkJhbmVyamVlLCBQLiBDLjwvYXV0aG9yPjxhdXRob3I+
VGthY3osIFIuPC9hdXRob3I+PGF1dGhvcj5CaGF0dGFjaGFyeXlhLCBELjwvYXV0aG9yPjxhdXRo
b3I+TWFqdW1kZXIsIE0uPC9hdXRob3I+PC9hdXRob3JzPjwvY29udHJpYnV0b3JzPjxhdXRoLWFk
ZHJlc3M+TW9uYXNoIFVuaXYsIERlcHQgTWVjaCAmYW1wOyBBZXJvc3AgRW5nbiwgTmFub3NjYWxl
IFNjaSAmYW1wOyBFbmduIExhYiwgQ2xheXRvbiwgVmljIDM4MDAsIEF1c3RyYWxpYSYjeEQ7VW5p
diBLZW50dWNreSwgRGVwdCBDaGVtICZhbXA7IE1hdCBFbmduLCBMZXhpbmd0b24sIEtZIDQwNTA2
IFVTQTwvYXV0aC1hZGRyZXNzPjx0aXRsZXM+PHRpdGxlPkxhcmdlLWFyZWEgZ3JhcGhlbmUtYmFz
ZWQgbmFub2ZpbHRyYXRpb24gbWVtYnJhbmVzIGJ5IHNoZWFyIGFsaWdubWVudCBvZiBkaXNjb3Rp
YyBuZW1hdGljIGxpcXVpZCBjcnlzdGFscyBvZiBncmFwaGVuZSBveGlkZTwvdGl0bGU+PHNlY29u
ZGFyeS10aXRsZT5OYXR1cmUgQ29tbXVuaWNhdGlvbnM8L3NlY29uZGFyeS10aXRsZT48YWx0LXRp
dGxlPk5hdCBDb21tdW48L2FsdC10aXRsZT48L3RpdGxlcz48cGVyaW9kaWNhbD48ZnVsbC10aXRs
ZT5OYXR1cmUgQ29tbXVuaWNhdGlvbnM8L2Z1bGwtdGl0bGU+PGFiYnItMT5OYXQgQ29tbXVuPC9h
YmJyLTE+PC9wZXJpb2RpY2FsPjxhbHQtcGVyaW9kaWNhbD48ZnVsbC10aXRsZT5OYXR1cmUgQ29t
bXVuaWNhdGlvbnM8L2Z1bGwtdGl0bGU+PGFiYnItMT5OYXQgQ29tbXVuPC9hYmJyLTE+PC9hbHQt
cGVyaW9kaWNhbD48dm9sdW1lPjc8L3ZvbHVtZT48a2V5d29yZHM+PGtleXdvcmQ+d2F0ZXIgZGVz
YWxpbmF0aW9uPC9rZXl3b3JkPjxrZXl3b3JkPmludGVyZmFjaWFsLXRlbnNpb248L2tleXdvcmQ+
PGtleXdvcmQ+ZGlzcGVyc2lvbnM8L2tleXdvcmQ+PGtleXdvcmQ+cGVybWVhdGlvbjwva2V5d29y
ZD48a2V5d29yZD5mbG93PC9rZXl3b3JkPjxrZXl3b3JkPnRyYW5zcGFyZW50PC9rZXl3b3JkPjxr
ZXl3b3JkPmZhYnJpY2F0aW9uPC9rZXl3b3JkPjxrZXl3b3JkPmFkc29ycHRpb248L2tleXdvcmQ+
PGtleXdvcmQ+bW9sZWN1bGVzPC9rZXl3b3JkPjxrZXl3b3JkPmh5ZHJhdGlvbjwva2V5d29yZD48
L2tleXdvcmRzPjxkYXRlcz48eWVhcj4yMDE2PC95ZWFyPjxwdWItZGF0ZXM+PGRhdGU+TWFyPC9k
YXRlPjwvcHViLWRhdGVzPjwvZGF0ZXM+PGlzYm4+MjA0MS0xNzIzPC9pc2JuPjxhY2Nlc3Npb24t
bnVtPldPUzowMDAzNzE3MTk3MDAwMDE8L2FjY2Vzc2lvbi1udW0+PHVybHM+PHJlbGF0ZWQtdXJs
cz48dXJsPiZsdDtHbyB0byBJU0kmZ3Q7Oi8vV09TOjAwMDM3MTcxOTcwMDAwMTwvdXJsPjwvcmVs
YXRlZC11cmxzPjwvdXJscz48ZWxlY3Ryb25pYy1yZXNvdXJjZS1udW0+QVJUTiAxMDg5MSYjeEQ7
MTAuMTAzOC9uY29tbXMxMDg5MTwvZWxlY3Ryb25pYy1yZXNvdXJjZS1udW0+PGxhbmd1YWdlPkVu
Z2xpc2g8L2xhbmd1YWdlPjwvcmVjb3JkPjwvQ2l0ZT48Q2l0ZT48QXV0aG9yPkxpdTwvQXV0aG9y
PjxZZWFyPjIwMTk8L1llYXI+PFJlY051bT40NzwvUmVjTnVtPjxyZWNvcmQ+PHJlYy1udW1iZXI+
NDc8L3JlYy1udW1iZXI+PGZvcmVpZ24ta2V5cz48a2V5IGFwcD0iRU4iIGRiLWlkPSI1NWFzMGFy
enBkZXh2aWV3d3hhNXR3ZXZ4MHh0cHphczV6d3giIHRpbWVzdGFtcD0iMTYwNjA5MzY0MyI+NDc8
L2tleT48L2ZvcmVpZ24ta2V5cz48cmVmLXR5cGUgbmFtZT0iSm91cm5hbCBBcnRpY2xlIj4xNzwv
cmVmLXR5cGU+PGNvbnRyaWJ1dG9ycz48YXV0aG9ycz48YXV0aG9yPkxpdSwgUC48L2F1dGhvcj48
YXV0aG9yPk1pbGxldHRvLCBDLjwvYXV0aG9yPjxhdXRob3I+TW9udGksIFMuPC9hdXRob3I+PGF1
dGhvcj5aaHUsIEMuIFQuPC9hdXRob3I+PGF1dGhvcj5NYXRoZXcsIEEuIFAuPC9hdXRob3I+PC9h
dXRob3JzPjwvY29udHJpYnV0b3JzPjxhdXRoLWFkZHJlc3M+U3RvY2tob2xtIFVuaXYsIERpdiBN
YXQgJmFtcDsgRW52aXJvbm0gQ2hlbSwgUy0xMDY5MSBTdG9ja2hvbG0sIFN3ZWRlbiYjeEQ7Q05S
IElDQ09NLCBJbnN0IENoZW0gT3JnYW5vbWV0YWxsIENwZHMsIFZpYSBHIE1vcnV6emkgMSwgSS01
NjEyNCBQaXNhLCBJdGFseTwvYXV0aC1hZGRyZXNzPjx0aXRsZXM+PHRpdGxlPkRlc2lnbiBvZiB1
bHRyYXRoaW4gaHlicmlkIG1lbWJyYW5lcyB3aXRoIGltcHJvdmVkIHJldGVudGlvbiBlZmZpY2ll
bmN5IG9mIG1vbGVjdWxhciBkeWVzPC90aXRsZT48c2Vjb25kYXJ5LXRpdGxlPlJzYyBBZHZhbmNl
czwvc2Vjb25kYXJ5LXRpdGxlPjxhbHQtdGl0bGU+UnNjIEFkdjwvYWx0LXRpdGxlPjwvdGl0bGVz
PjxwZXJpb2RpY2FsPjxmdWxsLXRpdGxlPlJzYyBBZHZhbmNlczwvZnVsbC10aXRsZT48YWJici0x
PlJzYyBBZHY8L2FiYnItMT48L3BlcmlvZGljYWw+PGFsdC1wZXJpb2RpY2FsPjxmdWxsLXRpdGxl
PlJzYyBBZHZhbmNlczwvZnVsbC10aXRsZT48YWJici0xPlJzYyBBZHY8L2FiYnItMT48L2FsdC1w
ZXJpb2RpY2FsPjxwYWdlcz4yODY1Ny0yODY2OTwvcGFnZXM+PHZvbHVtZT45PC92b2x1bWU+PG51
bWJlcj40OTwvbnVtYmVyPjxrZXl3b3Jkcz48a2V5d29yZD5ncmFwaGVuZSBveGlkZTwva2V5d29y
ZD48a2V5d29yZD5jZWxsdWxvc2UgbmFub2ZpYmVyczwva2V5d29yZD48a2V5d29yZD5uYW5vZmls
dHJhdGlvbiBtZW1icmFuZTwva2V5d29yZD48a2V5d29yZD53YXRlcjwva2V5d29yZD48a2V5d29y
ZD5hZHNvcnB0aW9uPC9rZXl3b3JkPjxrZXl3b3JkPnJlbW92YWw8L2tleXdvcmQ+PGtleXdvcmQ+
ZmlsbXM8L2tleXdvcmQ+PGtleXdvcmQ+cGVyZm9ybWFuY2U8L2tleXdvcmQ+PGtleXdvcmQ+Ymlv
aHlicmlkczwva2V5d29yZD48a2V5d29yZD5zZXBhcmF0aW9uPC9rZXl3b3JkPjwva2V5d29yZHM+
PGRhdGVzPjx5ZWFyPjIwMTk8L3llYXI+PHB1Yi1kYXRlcz48ZGF0ZT5TZXAgMTI8L2RhdGU+PC9w
dWItZGF0ZXM+PC9kYXRlcz48YWNjZXNzaW9uLW51bT5XT1M6MDAwNDg2MjA4MjAwMDM5PC9hY2Nl
c3Npb24tbnVtPjx1cmxzPjxyZWxhdGVkLXVybHM+PHVybD4mbHQ7R28gdG8gSVNJJmd0OzovL1dP
UzowMDA0ODYyMDgyMDAwMzk8L3VybD48L3JlbGF0ZWQtdXJscz48L3VybHM+PGVsZWN0cm9uaWMt
cmVzb3VyY2UtbnVtPjEwLjEwMzkvYzlyYTA0NDM1YzwvZWxlY3Ryb25pYy1yZXNvdXJjZS1udW0+
PGxhbmd1YWdlPkVuZ2xpc2g8L2xhbmd1YWdlPjwvcmVjb3JkPjwvQ2l0ZT48L0VuZE5vdGU+
</w:fldData>
        </w:fldChar>
      </w:r>
      <w:r w:rsidR="008531A4" w:rsidRPr="00DE3E6C">
        <w:rPr>
          <w:rFonts w:ascii="Times New Roman" w:eastAsia="Times New Roman" w:hAnsi="Times New Roman" w:cs="Times New Roman"/>
          <w:i w:val="0"/>
          <w:iCs w:val="0"/>
          <w:color w:val="auto"/>
          <w:sz w:val="20"/>
          <w:szCs w:val="20"/>
          <w:lang w:eastAsia="en-GB"/>
        </w:rPr>
        <w:instrText xml:space="preserve"> ADDIN EN.CITE </w:instrText>
      </w:r>
      <w:r w:rsidR="008531A4" w:rsidRPr="00DE3E6C">
        <w:rPr>
          <w:rFonts w:ascii="Times New Roman" w:eastAsia="Times New Roman" w:hAnsi="Times New Roman" w:cs="Times New Roman"/>
          <w:i w:val="0"/>
          <w:iCs w:val="0"/>
          <w:color w:val="auto"/>
          <w:sz w:val="20"/>
          <w:szCs w:val="20"/>
          <w:lang w:eastAsia="en-GB"/>
        </w:rPr>
        <w:fldChar w:fldCharType="begin">
          <w:fldData xml:space="preserve">PEVuZE5vdGU+PENpdGU+PEF1dGhvcj5Ba2Jhcmk8L0F1dGhvcj48WWVhcj4yMDE2PC9ZZWFyPjxS
ZWNOdW0+NTU8L1JlY051bT48RGlzcGxheVRleHQ+WzEsIDJdPC9EaXNwbGF5VGV4dD48cmVjb3Jk
PjxyZWMtbnVtYmVyPjU1PC9yZWMtbnVtYmVyPjxmb3JlaWduLWtleXM+PGtleSBhcHA9IkVOIiBk
Yi1pZD0iNTVhczBhcnpwZGV4dmlld3d4YTV0d2V2eDB4dHB6YXM1end4IiB0aW1lc3RhbXA9IjE2
MDYwOTM2NDQiPjU1PC9rZXk+PC9mb3JlaWduLWtleXM+PHJlZi10eXBlIG5hbWU9IkpvdXJuYWwg
QXJ0aWNsZSI+MTc8L3JlZi10eXBlPjxjb250cmlidXRvcnM+PGF1dGhvcnM+PGF1dGhvcj5Ba2Jh
cmksIEEuPC9hdXRob3I+PGF1dGhvcj5TaGVhdGgsIFAuPC9hdXRob3I+PGF1dGhvcj5NYXJ0aW4s
IFMuIFQuPC9hdXRob3I+PGF1dGhvcj5TaGluZGUsIEQuIEIuPC9hdXRob3I+PGF1dGhvcj5TaGFp
YmFuaSwgTS48L2F1dGhvcj48YXV0aG9yPkJhbmVyamVlLCBQLiBDLjwvYXV0aG9yPjxhdXRob3I+
VGthY3osIFIuPC9hdXRob3I+PGF1dGhvcj5CaGF0dGFjaGFyeXlhLCBELjwvYXV0aG9yPjxhdXRo
b3I+TWFqdW1kZXIsIE0uPC9hdXRob3I+PC9hdXRob3JzPjwvY29udHJpYnV0b3JzPjxhdXRoLWFk
ZHJlc3M+TW9uYXNoIFVuaXYsIERlcHQgTWVjaCAmYW1wOyBBZXJvc3AgRW5nbiwgTmFub3NjYWxl
IFNjaSAmYW1wOyBFbmduIExhYiwgQ2xheXRvbiwgVmljIDM4MDAsIEF1c3RyYWxpYSYjeEQ7VW5p
diBLZW50dWNreSwgRGVwdCBDaGVtICZhbXA7IE1hdCBFbmduLCBMZXhpbmd0b24sIEtZIDQwNTA2
IFVTQTwvYXV0aC1hZGRyZXNzPjx0aXRsZXM+PHRpdGxlPkxhcmdlLWFyZWEgZ3JhcGhlbmUtYmFz
ZWQgbmFub2ZpbHRyYXRpb24gbWVtYnJhbmVzIGJ5IHNoZWFyIGFsaWdubWVudCBvZiBkaXNjb3Rp
YyBuZW1hdGljIGxpcXVpZCBjcnlzdGFscyBvZiBncmFwaGVuZSBveGlkZTwvdGl0bGU+PHNlY29u
ZGFyeS10aXRsZT5OYXR1cmUgQ29tbXVuaWNhdGlvbnM8L3NlY29uZGFyeS10aXRsZT48YWx0LXRp
dGxlPk5hdCBDb21tdW48L2FsdC10aXRsZT48L3RpdGxlcz48cGVyaW9kaWNhbD48ZnVsbC10aXRs
ZT5OYXR1cmUgQ29tbXVuaWNhdGlvbnM8L2Z1bGwtdGl0bGU+PGFiYnItMT5OYXQgQ29tbXVuPC9h
YmJyLTE+PC9wZXJpb2RpY2FsPjxhbHQtcGVyaW9kaWNhbD48ZnVsbC10aXRsZT5OYXR1cmUgQ29t
bXVuaWNhdGlvbnM8L2Z1bGwtdGl0bGU+PGFiYnItMT5OYXQgQ29tbXVuPC9hYmJyLTE+PC9hbHQt
cGVyaW9kaWNhbD48dm9sdW1lPjc8L3ZvbHVtZT48a2V5d29yZHM+PGtleXdvcmQ+d2F0ZXIgZGVz
YWxpbmF0aW9uPC9rZXl3b3JkPjxrZXl3b3JkPmludGVyZmFjaWFsLXRlbnNpb248L2tleXdvcmQ+
PGtleXdvcmQ+ZGlzcGVyc2lvbnM8L2tleXdvcmQ+PGtleXdvcmQ+cGVybWVhdGlvbjwva2V5d29y
ZD48a2V5d29yZD5mbG93PC9rZXl3b3JkPjxrZXl3b3JkPnRyYW5zcGFyZW50PC9rZXl3b3JkPjxr
ZXl3b3JkPmZhYnJpY2F0aW9uPC9rZXl3b3JkPjxrZXl3b3JkPmFkc29ycHRpb248L2tleXdvcmQ+
PGtleXdvcmQ+bW9sZWN1bGVzPC9rZXl3b3JkPjxrZXl3b3JkPmh5ZHJhdGlvbjwva2V5d29yZD48
L2tleXdvcmRzPjxkYXRlcz48eWVhcj4yMDE2PC95ZWFyPjxwdWItZGF0ZXM+PGRhdGU+TWFyPC9k
YXRlPjwvcHViLWRhdGVzPjwvZGF0ZXM+PGlzYm4+MjA0MS0xNzIzPC9pc2JuPjxhY2Nlc3Npb24t
bnVtPldPUzowMDAzNzE3MTk3MDAwMDE8L2FjY2Vzc2lvbi1udW0+PHVybHM+PHJlbGF0ZWQtdXJs
cz48dXJsPiZsdDtHbyB0byBJU0kmZ3Q7Oi8vV09TOjAwMDM3MTcxOTcwMDAwMTwvdXJsPjwvcmVs
YXRlZC11cmxzPjwvdXJscz48ZWxlY3Ryb25pYy1yZXNvdXJjZS1udW0+QVJUTiAxMDg5MSYjeEQ7
MTAuMTAzOC9uY29tbXMxMDg5MTwvZWxlY3Ryb25pYy1yZXNvdXJjZS1udW0+PGxhbmd1YWdlPkVu
Z2xpc2g8L2xhbmd1YWdlPjwvcmVjb3JkPjwvQ2l0ZT48Q2l0ZT48QXV0aG9yPkxpdTwvQXV0aG9y
PjxZZWFyPjIwMTk8L1llYXI+PFJlY051bT40NzwvUmVjTnVtPjxyZWNvcmQ+PHJlYy1udW1iZXI+
NDc8L3JlYy1udW1iZXI+PGZvcmVpZ24ta2V5cz48a2V5IGFwcD0iRU4iIGRiLWlkPSI1NWFzMGFy
enBkZXh2aWV3d3hhNXR3ZXZ4MHh0cHphczV6d3giIHRpbWVzdGFtcD0iMTYwNjA5MzY0MyI+NDc8
L2tleT48L2ZvcmVpZ24ta2V5cz48cmVmLXR5cGUgbmFtZT0iSm91cm5hbCBBcnRpY2xlIj4xNzwv
cmVmLXR5cGU+PGNvbnRyaWJ1dG9ycz48YXV0aG9ycz48YXV0aG9yPkxpdSwgUC48L2F1dGhvcj48
YXV0aG9yPk1pbGxldHRvLCBDLjwvYXV0aG9yPjxhdXRob3I+TW9udGksIFMuPC9hdXRob3I+PGF1
dGhvcj5aaHUsIEMuIFQuPC9hdXRob3I+PGF1dGhvcj5NYXRoZXcsIEEuIFAuPC9hdXRob3I+PC9h
dXRob3JzPjwvY29udHJpYnV0b3JzPjxhdXRoLWFkZHJlc3M+U3RvY2tob2xtIFVuaXYsIERpdiBN
YXQgJmFtcDsgRW52aXJvbm0gQ2hlbSwgUy0xMDY5MSBTdG9ja2hvbG0sIFN3ZWRlbiYjeEQ7Q05S
IElDQ09NLCBJbnN0IENoZW0gT3JnYW5vbWV0YWxsIENwZHMsIFZpYSBHIE1vcnV6emkgMSwgSS01
NjEyNCBQaXNhLCBJdGFseTwvYXV0aC1hZGRyZXNzPjx0aXRsZXM+PHRpdGxlPkRlc2lnbiBvZiB1
bHRyYXRoaW4gaHlicmlkIG1lbWJyYW5lcyB3aXRoIGltcHJvdmVkIHJldGVudGlvbiBlZmZpY2ll
bmN5IG9mIG1vbGVjdWxhciBkeWVzPC90aXRsZT48c2Vjb25kYXJ5LXRpdGxlPlJzYyBBZHZhbmNl
czwvc2Vjb25kYXJ5LXRpdGxlPjxhbHQtdGl0bGU+UnNjIEFkdjwvYWx0LXRpdGxlPjwvdGl0bGVz
PjxwZXJpb2RpY2FsPjxmdWxsLXRpdGxlPlJzYyBBZHZhbmNlczwvZnVsbC10aXRsZT48YWJici0x
PlJzYyBBZHY8L2FiYnItMT48L3BlcmlvZGljYWw+PGFsdC1wZXJpb2RpY2FsPjxmdWxsLXRpdGxl
PlJzYyBBZHZhbmNlczwvZnVsbC10aXRsZT48YWJici0xPlJzYyBBZHY8L2FiYnItMT48L2FsdC1w
ZXJpb2RpY2FsPjxwYWdlcz4yODY1Ny0yODY2OTwvcGFnZXM+PHZvbHVtZT45PC92b2x1bWU+PG51
bWJlcj40OTwvbnVtYmVyPjxrZXl3b3Jkcz48a2V5d29yZD5ncmFwaGVuZSBveGlkZTwva2V5d29y
ZD48a2V5d29yZD5jZWxsdWxvc2UgbmFub2ZpYmVyczwva2V5d29yZD48a2V5d29yZD5uYW5vZmls
dHJhdGlvbiBtZW1icmFuZTwva2V5d29yZD48a2V5d29yZD53YXRlcjwva2V5d29yZD48a2V5d29y
ZD5hZHNvcnB0aW9uPC9rZXl3b3JkPjxrZXl3b3JkPnJlbW92YWw8L2tleXdvcmQ+PGtleXdvcmQ+
ZmlsbXM8L2tleXdvcmQ+PGtleXdvcmQ+cGVyZm9ybWFuY2U8L2tleXdvcmQ+PGtleXdvcmQ+Ymlv
aHlicmlkczwva2V5d29yZD48a2V5d29yZD5zZXBhcmF0aW9uPC9rZXl3b3JkPjwva2V5d29yZHM+
PGRhdGVzPjx5ZWFyPjIwMTk8L3llYXI+PHB1Yi1kYXRlcz48ZGF0ZT5TZXAgMTI8L2RhdGU+PC9w
dWItZGF0ZXM+PC9kYXRlcz48YWNjZXNzaW9uLW51bT5XT1M6MDAwNDg2MjA4MjAwMDM5PC9hY2Nl
c3Npb24tbnVtPjx1cmxzPjxyZWxhdGVkLXVybHM+PHVybD4mbHQ7R28gdG8gSVNJJmd0OzovL1dP
UzowMDA0ODYyMDgyMDAwMzk8L3VybD48L3JlbGF0ZWQtdXJscz48L3VybHM+PGVsZWN0cm9uaWMt
cmVzb3VyY2UtbnVtPjEwLjEwMzkvYzlyYTA0NDM1YzwvZWxlY3Ryb25pYy1yZXNvdXJjZS1udW0+
PGxhbmd1YWdlPkVuZ2xpc2g8L2xhbmd1YWdlPjwvcmVjb3JkPjwvQ2l0ZT48L0VuZE5vdGU+
</w:fldData>
        </w:fldChar>
      </w:r>
      <w:r w:rsidR="008531A4" w:rsidRPr="00DE3E6C">
        <w:rPr>
          <w:rFonts w:ascii="Times New Roman" w:eastAsia="Times New Roman" w:hAnsi="Times New Roman" w:cs="Times New Roman"/>
          <w:i w:val="0"/>
          <w:iCs w:val="0"/>
          <w:color w:val="auto"/>
          <w:sz w:val="20"/>
          <w:szCs w:val="20"/>
          <w:lang w:eastAsia="en-GB"/>
        </w:rPr>
        <w:instrText xml:space="preserve"> ADDIN EN.CITE.DATA </w:instrText>
      </w:r>
      <w:r w:rsidR="008531A4" w:rsidRPr="00DE3E6C">
        <w:rPr>
          <w:rFonts w:ascii="Times New Roman" w:eastAsia="Times New Roman" w:hAnsi="Times New Roman" w:cs="Times New Roman"/>
          <w:i w:val="0"/>
          <w:iCs w:val="0"/>
          <w:color w:val="auto"/>
          <w:sz w:val="20"/>
          <w:szCs w:val="20"/>
          <w:lang w:eastAsia="en-GB"/>
        </w:rPr>
      </w:r>
      <w:r w:rsidR="008531A4" w:rsidRPr="00DE3E6C">
        <w:rPr>
          <w:rFonts w:ascii="Times New Roman" w:eastAsia="Times New Roman" w:hAnsi="Times New Roman" w:cs="Times New Roman"/>
          <w:i w:val="0"/>
          <w:iCs w:val="0"/>
          <w:color w:val="auto"/>
          <w:sz w:val="20"/>
          <w:szCs w:val="20"/>
          <w:lang w:eastAsia="en-GB"/>
        </w:rPr>
        <w:fldChar w:fldCharType="end"/>
      </w:r>
      <w:r w:rsidRPr="00DE3E6C">
        <w:rPr>
          <w:rFonts w:ascii="Times New Roman" w:eastAsia="Times New Roman" w:hAnsi="Times New Roman" w:cs="Times New Roman"/>
          <w:i w:val="0"/>
          <w:iCs w:val="0"/>
          <w:color w:val="auto"/>
          <w:sz w:val="20"/>
          <w:szCs w:val="20"/>
          <w:lang w:eastAsia="en-GB"/>
        </w:rPr>
      </w:r>
      <w:r w:rsidRPr="00DE3E6C">
        <w:rPr>
          <w:rFonts w:ascii="Times New Roman" w:eastAsia="Times New Roman" w:hAnsi="Times New Roman" w:cs="Times New Roman"/>
          <w:i w:val="0"/>
          <w:iCs w:val="0"/>
          <w:color w:val="auto"/>
          <w:sz w:val="20"/>
          <w:szCs w:val="20"/>
          <w:lang w:eastAsia="en-GB"/>
        </w:rPr>
        <w:fldChar w:fldCharType="separate"/>
      </w:r>
      <w:r w:rsidR="008531A4" w:rsidRPr="00DE3E6C">
        <w:rPr>
          <w:rFonts w:ascii="Times New Roman" w:eastAsia="Times New Roman" w:hAnsi="Times New Roman" w:cs="Times New Roman"/>
          <w:i w:val="0"/>
          <w:iCs w:val="0"/>
          <w:noProof/>
          <w:color w:val="auto"/>
          <w:sz w:val="20"/>
          <w:szCs w:val="20"/>
          <w:lang w:eastAsia="en-GB"/>
        </w:rPr>
        <w:t>[1, 2]</w:t>
      </w:r>
      <w:r w:rsidRPr="00DE3E6C">
        <w:rPr>
          <w:rFonts w:ascii="Times New Roman" w:eastAsia="Times New Roman" w:hAnsi="Times New Roman" w:cs="Times New Roman"/>
          <w:i w:val="0"/>
          <w:iCs w:val="0"/>
          <w:color w:val="auto"/>
          <w:sz w:val="20"/>
          <w:szCs w:val="20"/>
          <w:lang w:eastAsia="en-GB"/>
        </w:rPr>
        <w:fldChar w:fldCharType="end"/>
      </w:r>
    </w:p>
    <w:p w14:paraId="37B3E7CF" w14:textId="2D5469C7" w:rsidR="004A34C9" w:rsidRDefault="004A34C9">
      <w:pPr>
        <w:widowControl/>
        <w:jc w:val="left"/>
        <w:rPr>
          <w:rFonts w:ascii="Times New Roman" w:hAnsi="Times New Roman" w:cs="Times New Roman"/>
          <w:b/>
          <w:bCs/>
          <w:kern w:val="0"/>
          <w:sz w:val="24"/>
          <w:szCs w:val="24"/>
        </w:rPr>
      </w:pPr>
      <w:r>
        <w:br w:type="page"/>
      </w:r>
    </w:p>
    <w:p w14:paraId="0BD0C2A0" w14:textId="77777777" w:rsidR="005411B4" w:rsidRPr="004A34C9" w:rsidRDefault="005411B4" w:rsidP="005411B4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4A34C9"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935152C" wp14:editId="347A3990">
            <wp:extent cx="5450186" cy="2580005"/>
            <wp:effectExtent l="0" t="0" r="0" b="0"/>
            <wp:docPr id="8" name="Picture 4" descr="A picture containing screensho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A picture containing screenshot&#10;&#10;Description automatically generated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20" t="5339" r="1510" b="14573"/>
                    <a:stretch/>
                  </pic:blipFill>
                  <pic:spPr bwMode="auto">
                    <a:xfrm>
                      <a:off x="0" y="0"/>
                      <a:ext cx="5451044" cy="258041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C7201B" w14:textId="762A9FE9" w:rsidR="005411B4" w:rsidRPr="00DE3E6C" w:rsidRDefault="005411B4" w:rsidP="00DE3E6C">
      <w:pPr>
        <w:pStyle w:val="Caption"/>
        <w:spacing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bookmarkStart w:id="0" w:name="_Ref45813659"/>
      <w:r w:rsidRPr="00DE3E6C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Fig</w:t>
      </w:r>
      <w:r w:rsidR="00BA4AB7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.</w:t>
      </w:r>
      <w:r w:rsidRPr="00DE3E6C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 xml:space="preserve"> </w:t>
      </w:r>
      <w:bookmarkEnd w:id="0"/>
      <w:r w:rsidRPr="00DE3E6C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S7.</w:t>
      </w:r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Schematics for the structures of (A) CaSi</w:t>
      </w:r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  <w:vertAlign w:val="subscript"/>
        </w:rPr>
        <w:t>2</w:t>
      </w:r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and (B) deintercalation of Ca from CaSi</w:t>
      </w:r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  <w:vertAlign w:val="subscript"/>
        </w:rPr>
        <w:t>2</w:t>
      </w:r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</w:t>
      </w:r>
    </w:p>
    <w:p w14:paraId="6DABC2EF" w14:textId="77777777" w:rsidR="005411B4" w:rsidRDefault="005411B4">
      <w:pPr>
        <w:rPr>
          <w:rFonts w:ascii="Times New Roman" w:hAnsi="Times New Roman" w:cs="Times New Roman"/>
          <w:sz w:val="24"/>
          <w:szCs w:val="24"/>
        </w:rPr>
      </w:pPr>
    </w:p>
    <w:p w14:paraId="428EF275" w14:textId="77777777" w:rsidR="00402043" w:rsidRDefault="00402043">
      <w:pPr>
        <w:rPr>
          <w:rFonts w:ascii="Times New Roman" w:hAnsi="Times New Roman" w:cs="Times New Roman"/>
          <w:sz w:val="24"/>
          <w:szCs w:val="24"/>
        </w:rPr>
      </w:pPr>
    </w:p>
    <w:p w14:paraId="0F614F9C" w14:textId="7A4BB533" w:rsidR="00402043" w:rsidRDefault="00402043">
      <w:pPr>
        <w:rPr>
          <w:rFonts w:ascii="Times New Roman" w:hAnsi="Times New Roman" w:cs="Times New Roman"/>
          <w:sz w:val="24"/>
          <w:szCs w:val="24"/>
        </w:rPr>
      </w:pPr>
      <w:r w:rsidRPr="00D06B16">
        <w:rPr>
          <w:rFonts w:ascii="Calibri" w:eastAsia="Times New Roman" w:hAnsi="Calibri" w:cs="Calibri"/>
          <w:noProof/>
          <w:color w:val="000000"/>
          <w:sz w:val="24"/>
          <w:szCs w:val="24"/>
          <w:lang w:eastAsia="en-GB"/>
        </w:rPr>
        <w:drawing>
          <wp:inline distT="0" distB="0" distL="0" distR="0" wp14:anchorId="26257DD9" wp14:editId="0759BE89">
            <wp:extent cx="5727700" cy="2754630"/>
            <wp:effectExtent l="0" t="0" r="0" b="1270"/>
            <wp:docPr id="1" name="Picture 1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line chart&#10;&#10;Description automatically generated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754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06B16">
        <w:rPr>
          <w:rFonts w:ascii="Calibri" w:eastAsia="Times New Roman" w:hAnsi="Calibri" w:cs="Calibri"/>
          <w:color w:val="000000"/>
          <w:sz w:val="24"/>
          <w:szCs w:val="24"/>
          <w:lang w:eastAsia="en-GB"/>
        </w:rPr>
        <w:br/>
      </w:r>
    </w:p>
    <w:p w14:paraId="7DC2BD7E" w14:textId="52A4A828" w:rsidR="00402043" w:rsidRPr="00DE3E6C" w:rsidRDefault="00402043" w:rsidP="00402043">
      <w:pPr>
        <w:pStyle w:val="Caption"/>
        <w:spacing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E3E6C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Fig</w:t>
      </w:r>
      <w:r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.</w:t>
      </w:r>
      <w:r w:rsidRPr="00DE3E6C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 xml:space="preserve"> S</w:t>
      </w:r>
      <w:r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8</w:t>
      </w:r>
      <w:r w:rsidRPr="00DE3E6C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.</w:t>
      </w:r>
      <w:r w:rsidRPr="00DE3E6C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</w:t>
      </w:r>
      <w:r w:rsidRPr="00402043">
        <w:rPr>
          <w:rFonts w:ascii="Times New Roman" w:hAnsi="Times New Roman" w:cs="Times New Roman"/>
          <w:i w:val="0"/>
          <w:iCs w:val="0"/>
          <w:color w:val="auto"/>
          <w:sz w:val="20"/>
          <w:szCs w:val="20"/>
          <w:lang w:val="en-US"/>
        </w:rPr>
        <w:t>UV-</w:t>
      </w:r>
      <w:proofErr w:type="gramStart"/>
      <w:r w:rsidRPr="00402043">
        <w:rPr>
          <w:rFonts w:ascii="Times New Roman" w:hAnsi="Times New Roman" w:cs="Times New Roman"/>
          <w:i w:val="0"/>
          <w:iCs w:val="0"/>
          <w:color w:val="auto"/>
          <w:sz w:val="20"/>
          <w:szCs w:val="20"/>
          <w:lang w:val="en-US"/>
        </w:rPr>
        <w:t>Vis</w:t>
      </w:r>
      <w:proofErr w:type="gramEnd"/>
      <w:r w:rsidRPr="00402043">
        <w:rPr>
          <w:rFonts w:ascii="Times New Roman" w:hAnsi="Times New Roman" w:cs="Times New Roman"/>
          <w:i w:val="0"/>
          <w:iCs w:val="0"/>
          <w:color w:val="auto"/>
          <w:sz w:val="20"/>
          <w:szCs w:val="20"/>
          <w:lang w:val="en-US"/>
        </w:rPr>
        <w:t xml:space="preserve"> spectra of the feed (purple), permeate (blue) and retentate (red) of Congo red dye rejection for PVSi-075 membrane sample.</w:t>
      </w:r>
    </w:p>
    <w:p w14:paraId="3C2154AD" w14:textId="1FEAD7B0" w:rsidR="00402043" w:rsidRPr="004A34C9" w:rsidRDefault="00402043">
      <w:pPr>
        <w:rPr>
          <w:rFonts w:ascii="Times New Roman" w:hAnsi="Times New Roman" w:cs="Times New Roman"/>
          <w:sz w:val="24"/>
          <w:szCs w:val="24"/>
        </w:rPr>
        <w:sectPr w:rsidR="00402043" w:rsidRPr="004A34C9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DE28271" w14:textId="77777777" w:rsidR="005411B4" w:rsidRPr="00AC53E2" w:rsidRDefault="005411B4" w:rsidP="005411B4">
      <w:pPr>
        <w:pStyle w:val="Caption"/>
        <w:spacing w:after="0" w:line="480" w:lineRule="auto"/>
        <w:jc w:val="both"/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</w:pPr>
      <w:bookmarkStart w:id="1" w:name="_Ref45314538"/>
      <w:r w:rsidRPr="00AC53E2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lastRenderedPageBreak/>
        <w:t xml:space="preserve">Table S1. XRD pattern analysis of </w:t>
      </w:r>
      <w:proofErr w:type="spellStart"/>
      <w:r w:rsidRPr="00AC53E2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>PVSi</w:t>
      </w:r>
      <w:proofErr w:type="spellEnd"/>
      <w:r w:rsidRPr="00AC53E2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membranes.</w:t>
      </w:r>
    </w:p>
    <w:tbl>
      <w:tblPr>
        <w:tblStyle w:val="GridTable1Light1"/>
        <w:tblW w:w="15210" w:type="dxa"/>
        <w:tblInd w:w="-572" w:type="dxa"/>
        <w:tblLook w:val="04A0" w:firstRow="1" w:lastRow="0" w:firstColumn="1" w:lastColumn="0" w:noHBand="0" w:noVBand="1"/>
      </w:tblPr>
      <w:tblGrid>
        <w:gridCol w:w="1535"/>
        <w:gridCol w:w="790"/>
        <w:gridCol w:w="1184"/>
        <w:gridCol w:w="791"/>
        <w:gridCol w:w="848"/>
        <w:gridCol w:w="1089"/>
        <w:gridCol w:w="723"/>
        <w:gridCol w:w="1184"/>
        <w:gridCol w:w="791"/>
        <w:gridCol w:w="848"/>
        <w:gridCol w:w="906"/>
        <w:gridCol w:w="792"/>
        <w:gridCol w:w="1184"/>
        <w:gridCol w:w="791"/>
        <w:gridCol w:w="848"/>
        <w:gridCol w:w="906"/>
      </w:tblGrid>
      <w:tr w:rsidR="005411B4" w:rsidRPr="00AC53E2" w14:paraId="4A684192" w14:textId="77777777" w:rsidTr="00050A3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5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5B2DC01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Sample</w:t>
            </w:r>
          </w:p>
          <w:p w14:paraId="79AED99E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Name</w:t>
            </w:r>
          </w:p>
        </w:tc>
        <w:tc>
          <w:tcPr>
            <w:tcW w:w="4702" w:type="dxa"/>
            <w:gridSpan w:val="5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3DF78A3" w14:textId="77777777" w:rsidR="005411B4" w:rsidRPr="00AC53E2" w:rsidRDefault="005411B4" w:rsidP="0099194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(020)</w:t>
            </w:r>
          </w:p>
        </w:tc>
        <w:tc>
          <w:tcPr>
            <w:tcW w:w="4452" w:type="dxa"/>
            <w:gridSpan w:val="5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F23D0F7" w14:textId="77777777" w:rsidR="005411B4" w:rsidRPr="00AC53E2" w:rsidRDefault="005411B4" w:rsidP="0099194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(110)</w:t>
            </w:r>
          </w:p>
        </w:tc>
        <w:tc>
          <w:tcPr>
            <w:tcW w:w="4521" w:type="dxa"/>
            <w:gridSpan w:val="5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C148612" w14:textId="77777777" w:rsidR="005411B4" w:rsidRPr="00AC53E2" w:rsidRDefault="005411B4" w:rsidP="0099194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color w:val="2E2E2E"/>
                <w:sz w:val="20"/>
                <w:szCs w:val="20"/>
              </w:rPr>
              <w:t>(021)</w:t>
            </w:r>
          </w:p>
        </w:tc>
      </w:tr>
      <w:tr w:rsidR="00635B7D" w:rsidRPr="00AC53E2" w14:paraId="28B7F811" w14:textId="77777777" w:rsidTr="00635B7D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5" w:type="dxa"/>
            <w:vMerge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CA8607F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28AB58B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2E2E2E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color w:val="2E2E2E"/>
                <w:sz w:val="20"/>
                <w:szCs w:val="20"/>
              </w:rPr>
              <w:t>2</w:t>
            </w:r>
            <w:r w:rsidRPr="00AC53E2">
              <w:rPr>
                <w:rFonts w:ascii="Times New Roman" w:hAnsi="Times New Roman" w:cs="Times New Roman"/>
                <w:b/>
                <w:bCs/>
                <w:i/>
                <w:iCs/>
                <w:color w:val="2E2E2E"/>
                <w:sz w:val="20"/>
                <w:szCs w:val="20"/>
              </w:rPr>
              <w:t>θ</w:t>
            </w:r>
          </w:p>
          <w:p w14:paraId="1E633AF6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color w:val="2E2E2E"/>
                <w:sz w:val="20"/>
                <w:szCs w:val="20"/>
              </w:rPr>
              <w:t>(°)</w:t>
            </w:r>
          </w:p>
        </w:tc>
        <w:tc>
          <w:tcPr>
            <w:tcW w:w="118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FD9C250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d</w:t>
            </w: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spacing</w:t>
            </w:r>
          </w:p>
          <w:p w14:paraId="40006AD4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</w:t>
            </w:r>
            <w:r w:rsidRPr="00AC53E2">
              <w:rPr>
                <w:rFonts w:ascii="Times New Roman" w:hAnsi="Times New Roman" w:cs="Times New Roman"/>
                <w:b/>
                <w:bCs/>
                <w:color w:val="2E2E2E"/>
                <w:sz w:val="20"/>
                <w:szCs w:val="20"/>
              </w:rPr>
              <w:t>Å)</w:t>
            </w:r>
          </w:p>
        </w:tc>
        <w:tc>
          <w:tcPr>
            <w:tcW w:w="79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B0F12D7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W</w:t>
            </w: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  <w:proofErr w:type="spellEnd"/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)</w:t>
            </w:r>
          </w:p>
          <w:p w14:paraId="3C52BB6A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color w:val="2E2E2E"/>
                <w:sz w:val="20"/>
                <w:szCs w:val="20"/>
              </w:rPr>
              <w:t>(°)</w:t>
            </w:r>
          </w:p>
        </w:tc>
        <w:tc>
          <w:tcPr>
            <w:tcW w:w="84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CECAE58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</w:t>
            </w: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)</w:t>
            </w:r>
          </w:p>
          <w:p w14:paraId="2EE941D5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CPS)</w:t>
            </w:r>
          </w:p>
        </w:tc>
        <w:tc>
          <w:tcPr>
            <w:tcW w:w="108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58F5661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W/</w:t>
            </w:r>
            <w:proofErr w:type="spellStart"/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</w:t>
            </w: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</w:t>
            </w:r>
            <w:proofErr w:type="spellEnd"/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)</w:t>
            </w:r>
          </w:p>
        </w:tc>
        <w:tc>
          <w:tcPr>
            <w:tcW w:w="72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6F1A473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2E2E2E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color w:val="2E2E2E"/>
                <w:sz w:val="20"/>
                <w:szCs w:val="20"/>
              </w:rPr>
              <w:t>2</w:t>
            </w:r>
            <w:r w:rsidRPr="00AC53E2">
              <w:rPr>
                <w:rFonts w:ascii="Times New Roman" w:hAnsi="Times New Roman" w:cs="Times New Roman"/>
                <w:b/>
                <w:bCs/>
                <w:i/>
                <w:iCs/>
                <w:color w:val="2E2E2E"/>
                <w:sz w:val="20"/>
                <w:szCs w:val="20"/>
              </w:rPr>
              <w:t>θ</w:t>
            </w:r>
          </w:p>
          <w:p w14:paraId="1F3EA81F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color w:val="2E2E2E"/>
                <w:sz w:val="20"/>
                <w:szCs w:val="20"/>
              </w:rPr>
              <w:t>(°)</w:t>
            </w:r>
          </w:p>
        </w:tc>
        <w:tc>
          <w:tcPr>
            <w:tcW w:w="118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1C466A8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d</w:t>
            </w: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spacing</w:t>
            </w:r>
          </w:p>
          <w:p w14:paraId="26A31A1E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</w:t>
            </w:r>
            <w:r w:rsidRPr="00AC53E2">
              <w:rPr>
                <w:rFonts w:ascii="Times New Roman" w:hAnsi="Times New Roman" w:cs="Times New Roman"/>
                <w:b/>
                <w:bCs/>
                <w:color w:val="2E2E2E"/>
                <w:sz w:val="20"/>
                <w:szCs w:val="20"/>
              </w:rPr>
              <w:t>Å)</w:t>
            </w:r>
          </w:p>
        </w:tc>
        <w:tc>
          <w:tcPr>
            <w:tcW w:w="79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A2DB7A1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W</w:t>
            </w:r>
          </w:p>
          <w:p w14:paraId="26EA8750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color w:val="2E2E2E"/>
                <w:sz w:val="20"/>
                <w:szCs w:val="20"/>
              </w:rPr>
              <w:t>(°)</w:t>
            </w:r>
          </w:p>
        </w:tc>
        <w:tc>
          <w:tcPr>
            <w:tcW w:w="84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E55CA27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</w:t>
            </w:r>
          </w:p>
          <w:p w14:paraId="0C38F597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CPS)</w:t>
            </w:r>
          </w:p>
        </w:tc>
        <w:tc>
          <w:tcPr>
            <w:tcW w:w="90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03256E9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W/H</w:t>
            </w:r>
          </w:p>
        </w:tc>
        <w:tc>
          <w:tcPr>
            <w:tcW w:w="79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63CCCD6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2E2E2E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color w:val="2E2E2E"/>
                <w:sz w:val="20"/>
                <w:szCs w:val="20"/>
              </w:rPr>
              <w:t>2</w:t>
            </w:r>
            <w:r w:rsidRPr="00AC53E2">
              <w:rPr>
                <w:rFonts w:ascii="Times New Roman" w:hAnsi="Times New Roman" w:cs="Times New Roman"/>
                <w:b/>
                <w:bCs/>
                <w:i/>
                <w:iCs/>
                <w:color w:val="2E2E2E"/>
                <w:sz w:val="20"/>
                <w:szCs w:val="20"/>
              </w:rPr>
              <w:t>θ</w:t>
            </w:r>
          </w:p>
          <w:p w14:paraId="058AFD52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color w:val="2E2E2E"/>
                <w:sz w:val="20"/>
                <w:szCs w:val="20"/>
              </w:rPr>
              <w:t>(°)</w:t>
            </w:r>
          </w:p>
        </w:tc>
        <w:tc>
          <w:tcPr>
            <w:tcW w:w="118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024F0E8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d</w:t>
            </w: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spacing</w:t>
            </w:r>
          </w:p>
          <w:p w14:paraId="643ABE02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</w:t>
            </w:r>
            <w:r w:rsidRPr="00AC53E2">
              <w:rPr>
                <w:rFonts w:ascii="Times New Roman" w:hAnsi="Times New Roman" w:cs="Times New Roman"/>
                <w:b/>
                <w:bCs/>
                <w:color w:val="2E2E2E"/>
                <w:sz w:val="20"/>
                <w:szCs w:val="20"/>
              </w:rPr>
              <w:t>Å)</w:t>
            </w:r>
          </w:p>
        </w:tc>
        <w:tc>
          <w:tcPr>
            <w:tcW w:w="79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C9848BD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W</w:t>
            </w:r>
          </w:p>
          <w:p w14:paraId="392B57B9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color w:val="2E2E2E"/>
                <w:sz w:val="20"/>
                <w:szCs w:val="20"/>
              </w:rPr>
              <w:t>(°)</w:t>
            </w:r>
          </w:p>
        </w:tc>
        <w:tc>
          <w:tcPr>
            <w:tcW w:w="84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ED11E9C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</w:t>
            </w:r>
          </w:p>
          <w:p w14:paraId="47902EAC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CPS)</w:t>
            </w:r>
          </w:p>
        </w:tc>
        <w:tc>
          <w:tcPr>
            <w:tcW w:w="90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15B5AD3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W/H</w:t>
            </w:r>
          </w:p>
        </w:tc>
      </w:tr>
      <w:tr w:rsidR="0093220D" w:rsidRPr="00AC53E2" w14:paraId="328CED68" w14:textId="77777777" w:rsidTr="0093220D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5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4B46C7C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PVSi-0</w:t>
            </w:r>
          </w:p>
        </w:tc>
        <w:tc>
          <w:tcPr>
            <w:tcW w:w="79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8B29AE4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8.31</w:t>
            </w:r>
          </w:p>
        </w:tc>
        <w:tc>
          <w:tcPr>
            <w:tcW w:w="118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6ECE3BF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4.84</w:t>
            </w:r>
          </w:p>
        </w:tc>
        <w:tc>
          <w:tcPr>
            <w:tcW w:w="791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8EA0074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.851</w:t>
            </w:r>
          </w:p>
        </w:tc>
        <w:tc>
          <w:tcPr>
            <w:tcW w:w="848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42006B5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20</w:t>
            </w:r>
          </w:p>
        </w:tc>
        <w:tc>
          <w:tcPr>
            <w:tcW w:w="108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BAE19CF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723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120DBB0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9.94</w:t>
            </w:r>
          </w:p>
        </w:tc>
        <w:tc>
          <w:tcPr>
            <w:tcW w:w="118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498BF55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4.44</w:t>
            </w:r>
          </w:p>
        </w:tc>
        <w:tc>
          <w:tcPr>
            <w:tcW w:w="791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2F11C43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.489</w:t>
            </w:r>
          </w:p>
        </w:tc>
        <w:tc>
          <w:tcPr>
            <w:tcW w:w="848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6D5FDE6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81</w:t>
            </w:r>
          </w:p>
        </w:tc>
        <w:tc>
          <w:tcPr>
            <w:tcW w:w="90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A7A25F1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792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B0E49AC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26.54</w:t>
            </w:r>
          </w:p>
        </w:tc>
        <w:tc>
          <w:tcPr>
            <w:tcW w:w="118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E2D0B06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3.38</w:t>
            </w:r>
          </w:p>
        </w:tc>
        <w:tc>
          <w:tcPr>
            <w:tcW w:w="791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10CC039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2.571</w:t>
            </w:r>
          </w:p>
        </w:tc>
        <w:tc>
          <w:tcPr>
            <w:tcW w:w="848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136F26B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01</w:t>
            </w:r>
          </w:p>
        </w:tc>
        <w:tc>
          <w:tcPr>
            <w:tcW w:w="90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3FED70E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0.012</w:t>
            </w:r>
          </w:p>
        </w:tc>
      </w:tr>
      <w:tr w:rsidR="0093220D" w:rsidRPr="00AC53E2" w14:paraId="1361B35E" w14:textId="77777777" w:rsidTr="0093220D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7C86E5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PVSi-025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4FF069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8.31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C6B13B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4.84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89EA0A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.85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E47805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27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DD315C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BB4C39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9.94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67EA37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4.44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913313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.48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611361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85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3141EA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BA6108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26.65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29647F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3.34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0127E4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2.15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6421CE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03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71BCB8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0.010</w:t>
            </w:r>
          </w:p>
        </w:tc>
      </w:tr>
      <w:tr w:rsidR="0093220D" w:rsidRPr="00AC53E2" w14:paraId="7A325AEF" w14:textId="77777777" w:rsidTr="0093220D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2ACC6E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PVSi-050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F1630A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8.32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7150A0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4.84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2EC35F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.83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09E4A8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51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95F65F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195F5F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9.94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6C9694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4.44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D98826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.487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491895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20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40F2DB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B19699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26.72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EB39A9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3.33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0FC636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2.15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33D9D7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2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38C6E1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0.009</w:t>
            </w:r>
          </w:p>
        </w:tc>
      </w:tr>
      <w:tr w:rsidR="0093220D" w:rsidRPr="00AC53E2" w14:paraId="09F08DC3" w14:textId="77777777" w:rsidTr="0093220D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D781AD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PVSi-075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96C327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8.32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C9B25D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4.83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CC9C15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.75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8CCD0A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69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A2B267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A2F4FB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9.95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9D252C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4.43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A8055E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.48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E2AEB5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299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551B23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FEEF32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26.97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B3710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3.30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EC6236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2.51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80A621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67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722B35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0.007</w:t>
            </w:r>
          </w:p>
        </w:tc>
      </w:tr>
      <w:tr w:rsidR="0093220D" w:rsidRPr="00AC53E2" w14:paraId="4E5E5045" w14:textId="77777777" w:rsidTr="0093220D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7B2EE7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PVSi-100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C3558B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8.32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B5989F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4.83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AD17E0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.85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79DFFD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81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92D12A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6F1372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9.95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49D86E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4.43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00A98A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.48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74C1BC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213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395441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6202BA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26.78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0F6D7E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3.32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E83F09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2.17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C701F5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6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A2C4A3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0.007</w:t>
            </w:r>
          </w:p>
        </w:tc>
      </w:tr>
      <w:tr w:rsidR="0093220D" w:rsidRPr="00AC53E2" w14:paraId="6BEADF24" w14:textId="77777777" w:rsidTr="0093220D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33A439B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PVSi-150</w:t>
            </w:r>
          </w:p>
        </w:tc>
        <w:tc>
          <w:tcPr>
            <w:tcW w:w="79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D40514C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8.32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77BAF18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4.83</w:t>
            </w:r>
          </w:p>
        </w:tc>
        <w:tc>
          <w:tcPr>
            <w:tcW w:w="79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EF9076F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.851</w:t>
            </w:r>
          </w:p>
        </w:tc>
        <w:tc>
          <w:tcPr>
            <w:tcW w:w="84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29EED64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83</w:t>
            </w:r>
          </w:p>
        </w:tc>
        <w:tc>
          <w:tcPr>
            <w:tcW w:w="108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605D46B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8B2E477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9.95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1F380AD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4.43</w:t>
            </w:r>
          </w:p>
        </w:tc>
        <w:tc>
          <w:tcPr>
            <w:tcW w:w="79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59C1F59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.483</w:t>
            </w:r>
          </w:p>
        </w:tc>
        <w:tc>
          <w:tcPr>
            <w:tcW w:w="84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16B8382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241</w:t>
            </w:r>
          </w:p>
        </w:tc>
        <w:tc>
          <w:tcPr>
            <w:tcW w:w="90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4A0D476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903A297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26.81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B8127A9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3.32</w:t>
            </w:r>
          </w:p>
        </w:tc>
        <w:tc>
          <w:tcPr>
            <w:tcW w:w="79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4DB700F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2.593</w:t>
            </w:r>
          </w:p>
        </w:tc>
        <w:tc>
          <w:tcPr>
            <w:tcW w:w="84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166DE6C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189</w:t>
            </w:r>
          </w:p>
        </w:tc>
        <w:tc>
          <w:tcPr>
            <w:tcW w:w="90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26F8915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0.007</w:t>
            </w:r>
          </w:p>
        </w:tc>
      </w:tr>
    </w:tbl>
    <w:p w14:paraId="2C7F5EB1" w14:textId="77777777" w:rsidR="005411B4" w:rsidRPr="00AC53E2" w:rsidRDefault="005411B4" w:rsidP="005411B4">
      <w:pPr>
        <w:spacing w:after="120" w:line="480" w:lineRule="auto"/>
        <w:rPr>
          <w:rFonts w:ascii="Times New Roman" w:hAnsi="Times New Roman" w:cs="Times New Roman"/>
          <w:sz w:val="20"/>
          <w:szCs w:val="20"/>
        </w:rPr>
      </w:pPr>
      <w:r w:rsidRPr="00AC53E2">
        <w:rPr>
          <w:rFonts w:ascii="Times New Roman" w:hAnsi="Times New Roman" w:cs="Times New Roman"/>
          <w:sz w:val="20"/>
          <w:szCs w:val="20"/>
          <w:vertAlign w:val="superscript"/>
        </w:rPr>
        <w:t>a)</w:t>
      </w:r>
      <w:r w:rsidRPr="00AC53E2">
        <w:rPr>
          <w:rFonts w:ascii="Times New Roman" w:hAnsi="Times New Roman" w:cs="Times New Roman"/>
          <w:sz w:val="20"/>
          <w:szCs w:val="20"/>
        </w:rPr>
        <w:t xml:space="preserve">: peak width; </w:t>
      </w:r>
      <w:r w:rsidRPr="00AC53E2">
        <w:rPr>
          <w:rFonts w:ascii="Times New Roman" w:hAnsi="Times New Roman" w:cs="Times New Roman"/>
          <w:sz w:val="20"/>
          <w:szCs w:val="20"/>
          <w:vertAlign w:val="superscript"/>
        </w:rPr>
        <w:t>b)</w:t>
      </w:r>
      <w:r w:rsidRPr="00AC53E2">
        <w:rPr>
          <w:rFonts w:ascii="Times New Roman" w:hAnsi="Times New Roman" w:cs="Times New Roman"/>
          <w:sz w:val="20"/>
          <w:szCs w:val="20"/>
        </w:rPr>
        <w:t xml:space="preserve">: peak height, unit of counts per second; </w:t>
      </w:r>
      <w:r w:rsidRPr="00AC53E2">
        <w:rPr>
          <w:rFonts w:ascii="Times New Roman" w:hAnsi="Times New Roman" w:cs="Times New Roman"/>
          <w:sz w:val="20"/>
          <w:szCs w:val="20"/>
          <w:vertAlign w:val="superscript"/>
        </w:rPr>
        <w:t>c)</w:t>
      </w:r>
      <w:r w:rsidRPr="00AC53E2">
        <w:rPr>
          <w:rFonts w:ascii="Times New Roman" w:hAnsi="Times New Roman" w:cs="Times New Roman"/>
          <w:sz w:val="20"/>
          <w:szCs w:val="20"/>
        </w:rPr>
        <w:t>: ratio of half-width to height</w:t>
      </w:r>
    </w:p>
    <w:p w14:paraId="2D607475" w14:textId="0ADB0596" w:rsidR="004A34C9" w:rsidRDefault="004A34C9">
      <w:pPr>
        <w:widowControl/>
        <w:jc w:val="left"/>
        <w:rPr>
          <w:rFonts w:ascii="Times New Roman" w:hAnsi="Times New Roman" w:cs="Times New Roman"/>
          <w:kern w:val="0"/>
          <w:sz w:val="24"/>
          <w:szCs w:val="24"/>
          <w:lang w:val="en-GB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br w:type="page"/>
      </w:r>
    </w:p>
    <w:p w14:paraId="68608345" w14:textId="77777777" w:rsidR="005411B4" w:rsidRPr="00AC53E2" w:rsidRDefault="005411B4" w:rsidP="005411B4">
      <w:pPr>
        <w:pStyle w:val="Caption"/>
        <w:spacing w:after="0" w:line="480" w:lineRule="auto"/>
        <w:jc w:val="both"/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</w:pPr>
      <w:r w:rsidRPr="00AC53E2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lastRenderedPageBreak/>
        <w:t xml:space="preserve">Table </w:t>
      </w:r>
      <w:bookmarkEnd w:id="1"/>
      <w:r w:rsidRPr="00AC53E2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>S2. Summary of separation performance of PVSi-075 in water including molecular weights, rejections and mass balances for various dyes and salts.</w:t>
      </w:r>
    </w:p>
    <w:tbl>
      <w:tblPr>
        <w:tblStyle w:val="GridTable1Light1"/>
        <w:tblW w:w="0" w:type="auto"/>
        <w:tblLook w:val="04A0" w:firstRow="1" w:lastRow="0" w:firstColumn="1" w:lastColumn="0" w:noHBand="0" w:noVBand="1"/>
      </w:tblPr>
      <w:tblGrid>
        <w:gridCol w:w="1696"/>
        <w:gridCol w:w="3261"/>
        <w:gridCol w:w="1800"/>
        <w:gridCol w:w="2253"/>
      </w:tblGrid>
      <w:tr w:rsidR="005411B4" w:rsidRPr="00AC53E2" w14:paraId="70D03D4F" w14:textId="77777777" w:rsidTr="005846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998D4F1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Dyes / Salts</w:t>
            </w:r>
          </w:p>
        </w:tc>
        <w:tc>
          <w:tcPr>
            <w:tcW w:w="326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72E0A73" w14:textId="77777777" w:rsidR="005411B4" w:rsidRPr="00AC53E2" w:rsidRDefault="005411B4" w:rsidP="0099194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Molecular Weight (</w:t>
            </w:r>
            <w:r w:rsidRPr="00AC53E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a</w:t>
            </w: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8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C53C302" w14:textId="77777777" w:rsidR="005411B4" w:rsidRPr="00AC53E2" w:rsidRDefault="005411B4" w:rsidP="0099194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Rejection (%)</w:t>
            </w:r>
          </w:p>
        </w:tc>
        <w:tc>
          <w:tcPr>
            <w:tcW w:w="225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46CE669" w14:textId="77777777" w:rsidR="005411B4" w:rsidRPr="00AC53E2" w:rsidRDefault="005411B4" w:rsidP="0099194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Mass Balance (%)</w:t>
            </w:r>
          </w:p>
        </w:tc>
      </w:tr>
      <w:tr w:rsidR="005411B4" w:rsidRPr="00AC53E2" w14:paraId="1F0FF584" w14:textId="77777777" w:rsidTr="0058466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FCCE081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RB</w:t>
            </w:r>
          </w:p>
        </w:tc>
        <w:tc>
          <w:tcPr>
            <w:tcW w:w="3261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1CDA8C6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17.64</w:t>
            </w:r>
          </w:p>
        </w:tc>
        <w:tc>
          <w:tcPr>
            <w:tcW w:w="18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9D0B421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94 ± 3</w:t>
            </w:r>
          </w:p>
        </w:tc>
        <w:tc>
          <w:tcPr>
            <w:tcW w:w="2253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69B4E19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99 ± 1</w:t>
            </w:r>
          </w:p>
        </w:tc>
      </w:tr>
      <w:tr w:rsidR="005411B4" w:rsidRPr="00AC53E2" w14:paraId="06207543" w14:textId="77777777" w:rsidTr="0058466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4A9A07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RB5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03C68D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91.8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E4D80F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94 ± 1</w:t>
            </w:r>
          </w:p>
        </w:tc>
        <w:tc>
          <w:tcPr>
            <w:tcW w:w="22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4159D8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99 ± 1</w:t>
            </w:r>
          </w:p>
        </w:tc>
      </w:tr>
      <w:tr w:rsidR="005411B4" w:rsidRPr="00AC53E2" w14:paraId="369F2C75" w14:textId="77777777" w:rsidTr="0058466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3F41E4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BB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CF844B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54.0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13217E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94 ± 2</w:t>
            </w:r>
          </w:p>
        </w:tc>
        <w:tc>
          <w:tcPr>
            <w:tcW w:w="22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F89600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99 ± 1</w:t>
            </w:r>
          </w:p>
        </w:tc>
      </w:tr>
      <w:tr w:rsidR="005411B4" w:rsidRPr="00AC53E2" w14:paraId="7F3AD837" w14:textId="77777777" w:rsidTr="0058466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794FA9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DR23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F1C0FD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13.7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858565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95 ± 2</w:t>
            </w:r>
          </w:p>
        </w:tc>
        <w:tc>
          <w:tcPr>
            <w:tcW w:w="22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5B6B93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95 ± 1</w:t>
            </w:r>
          </w:p>
        </w:tc>
      </w:tr>
      <w:tr w:rsidR="005411B4" w:rsidRPr="00AC53E2" w14:paraId="3A7DB8DF" w14:textId="77777777" w:rsidTr="0058466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85B2D0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CR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29A0B8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96.66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076D70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98 ± 2</w:t>
            </w:r>
          </w:p>
        </w:tc>
        <w:tc>
          <w:tcPr>
            <w:tcW w:w="22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FE3D2D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99 ± 1</w:t>
            </w:r>
          </w:p>
        </w:tc>
      </w:tr>
      <w:tr w:rsidR="005411B4" w:rsidRPr="00AC53E2" w14:paraId="77F00BD3" w14:textId="77777777" w:rsidTr="0058466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A0E78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AR1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79C1B2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09.4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08BB08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87 ± 2</w:t>
            </w:r>
          </w:p>
        </w:tc>
        <w:tc>
          <w:tcPr>
            <w:tcW w:w="22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FBF4ED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99 ± 1</w:t>
            </w:r>
          </w:p>
        </w:tc>
      </w:tr>
      <w:tr w:rsidR="005411B4" w:rsidRPr="00AC53E2" w14:paraId="446D203F" w14:textId="77777777" w:rsidTr="0058466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0294CA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MO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12DC08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27.33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8FDFCB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68 ± 1</w:t>
            </w:r>
          </w:p>
        </w:tc>
        <w:tc>
          <w:tcPr>
            <w:tcW w:w="22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895420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99 ± 1</w:t>
            </w:r>
          </w:p>
        </w:tc>
      </w:tr>
      <w:tr w:rsidR="005411B4" w:rsidRPr="00AC53E2" w14:paraId="7DA1768C" w14:textId="77777777" w:rsidTr="0058466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7AFBD0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Na</w:t>
            </w:r>
            <w:r w:rsidRPr="00AC53E2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  <w:vertAlign w:val="subscript"/>
              </w:rPr>
              <w:t>2</w:t>
            </w:r>
            <w:r w:rsidRPr="00AC53E2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SO</w:t>
            </w:r>
            <w:r w:rsidRPr="00AC53E2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  <w:vertAlign w:val="subscript"/>
              </w:rPr>
              <w:t>4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1B15C1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42.04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1E79FD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44 ± 1</w:t>
            </w:r>
          </w:p>
        </w:tc>
        <w:tc>
          <w:tcPr>
            <w:tcW w:w="22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3A8F8A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96 ± 1</w:t>
            </w:r>
          </w:p>
        </w:tc>
      </w:tr>
      <w:tr w:rsidR="005411B4" w:rsidRPr="00AC53E2" w14:paraId="64228E3F" w14:textId="77777777" w:rsidTr="0058466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4DDBC3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MgSO</w:t>
            </w:r>
            <w:r w:rsidRPr="00AC53E2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  <w:vertAlign w:val="subscript"/>
              </w:rPr>
              <w:t>4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F487E7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20.37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0E8E5F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39 ± 1</w:t>
            </w:r>
          </w:p>
        </w:tc>
        <w:tc>
          <w:tcPr>
            <w:tcW w:w="22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78AA1A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95 ± 1</w:t>
            </w:r>
          </w:p>
        </w:tc>
      </w:tr>
      <w:tr w:rsidR="005411B4" w:rsidRPr="00AC53E2" w14:paraId="3DF87867" w14:textId="77777777" w:rsidTr="0058466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B7E8D2" w14:textId="77777777" w:rsidR="005411B4" w:rsidRPr="00AC53E2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MgCl</w:t>
            </w:r>
            <w:r w:rsidRPr="00AC53E2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6B8346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5.21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97FD1A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28 ± 1</w:t>
            </w:r>
          </w:p>
        </w:tc>
        <w:tc>
          <w:tcPr>
            <w:tcW w:w="22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D5C521" w14:textId="77777777" w:rsidR="005411B4" w:rsidRPr="00AC53E2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53E2">
              <w:rPr>
                <w:rFonts w:ascii="Times New Roman" w:hAnsi="Times New Roman" w:cs="Times New Roman"/>
                <w:sz w:val="20"/>
                <w:szCs w:val="20"/>
              </w:rPr>
              <w:t>96 ± 1</w:t>
            </w:r>
          </w:p>
        </w:tc>
      </w:tr>
      <w:tr w:rsidR="005411B4" w:rsidRPr="004A34C9" w14:paraId="21B5AA03" w14:textId="77777777" w:rsidTr="0058466B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02FD31A" w14:textId="77777777" w:rsidR="005411B4" w:rsidRPr="006D4527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6D4527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NaCl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5C22B17" w14:textId="77777777" w:rsidR="005411B4" w:rsidRPr="006D4527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6D452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8.44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4FBF65C" w14:textId="77777777" w:rsidR="005411B4" w:rsidRPr="006D4527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6D4527">
              <w:rPr>
                <w:rFonts w:ascii="Times New Roman" w:hAnsi="Times New Roman" w:cs="Times New Roman"/>
                <w:sz w:val="20"/>
                <w:szCs w:val="20"/>
              </w:rPr>
              <w:t>15 ± 1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12709F5" w14:textId="77777777" w:rsidR="005411B4" w:rsidRPr="006D4527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6D4527">
              <w:rPr>
                <w:rFonts w:ascii="Times New Roman" w:hAnsi="Times New Roman" w:cs="Times New Roman"/>
                <w:sz w:val="20"/>
                <w:szCs w:val="20"/>
              </w:rPr>
              <w:t>96 ± 1</w:t>
            </w:r>
          </w:p>
        </w:tc>
      </w:tr>
    </w:tbl>
    <w:p w14:paraId="18A7F0B6" w14:textId="77777777" w:rsidR="00991946" w:rsidRDefault="00991946" w:rsidP="005411B4">
      <w:pPr>
        <w:pStyle w:val="Caption"/>
        <w:spacing w:after="0" w:line="480" w:lineRule="auto"/>
        <w:jc w:val="both"/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</w:pPr>
    </w:p>
    <w:p w14:paraId="5084F410" w14:textId="77777777" w:rsidR="00991946" w:rsidRDefault="00991946" w:rsidP="005411B4">
      <w:pPr>
        <w:pStyle w:val="Caption"/>
        <w:spacing w:after="0" w:line="480" w:lineRule="auto"/>
        <w:jc w:val="both"/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</w:pPr>
    </w:p>
    <w:p w14:paraId="1E945AB9" w14:textId="77777777" w:rsidR="00991946" w:rsidRDefault="00991946" w:rsidP="005411B4">
      <w:pPr>
        <w:pStyle w:val="Caption"/>
        <w:spacing w:after="0" w:line="480" w:lineRule="auto"/>
        <w:jc w:val="both"/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</w:pPr>
    </w:p>
    <w:p w14:paraId="51B9F16E" w14:textId="1793DD10" w:rsidR="005411B4" w:rsidRPr="00AC53E2" w:rsidRDefault="005411B4" w:rsidP="005411B4">
      <w:pPr>
        <w:pStyle w:val="Caption"/>
        <w:spacing w:after="0" w:line="480" w:lineRule="auto"/>
        <w:jc w:val="both"/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</w:pPr>
      <w:r w:rsidRPr="00AC53E2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lastRenderedPageBreak/>
        <w:t xml:space="preserve">Table S3. 3D chemical structures with CAA and hydrated radii of several dyes from </w:t>
      </w:r>
      <w:r w:rsidR="005F3024" w:rsidRPr="00AC53E2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the </w:t>
      </w:r>
      <w:r w:rsidRPr="00AC53E2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literature </w:t>
      </w:r>
      <w:r w:rsidRPr="00AC53E2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fldChar w:fldCharType="begin">
          <w:fldData xml:space="preserve">PEVuZE5vdGU+PENpdGU+PEF1dGhvcj5Ba2Jhcmk8L0F1dGhvcj48WWVhcj4yMDE2PC9ZZWFyPjxS
ZWNOdW0+NTU8L1JlY051bT48RGlzcGxheVRleHQ+WzEsIDJdPC9EaXNwbGF5VGV4dD48cmVjb3Jk
PjxyZWMtbnVtYmVyPjU1PC9yZWMtbnVtYmVyPjxmb3JlaWduLWtleXM+PGtleSBhcHA9IkVOIiBk
Yi1pZD0iNTVhczBhcnpwZGV4dmlld3d4YTV0d2V2eDB4dHB6YXM1end4IiB0aW1lc3RhbXA9IjE2
MDYwOTM2NDQiPjU1PC9rZXk+PC9mb3JlaWduLWtleXM+PHJlZi10eXBlIG5hbWU9IkpvdXJuYWwg
QXJ0aWNsZSI+MTc8L3JlZi10eXBlPjxjb250cmlidXRvcnM+PGF1dGhvcnM+PGF1dGhvcj5Ba2Jh
cmksIEEuPC9hdXRob3I+PGF1dGhvcj5TaGVhdGgsIFAuPC9hdXRob3I+PGF1dGhvcj5NYXJ0aW4s
IFMuIFQuPC9hdXRob3I+PGF1dGhvcj5TaGluZGUsIEQuIEIuPC9hdXRob3I+PGF1dGhvcj5TaGFp
YmFuaSwgTS48L2F1dGhvcj48YXV0aG9yPkJhbmVyamVlLCBQLiBDLjwvYXV0aG9yPjxhdXRob3I+
VGthY3osIFIuPC9hdXRob3I+PGF1dGhvcj5CaGF0dGFjaGFyeXlhLCBELjwvYXV0aG9yPjxhdXRo
b3I+TWFqdW1kZXIsIE0uPC9hdXRob3I+PC9hdXRob3JzPjwvY29udHJpYnV0b3JzPjxhdXRoLWFk
ZHJlc3M+TW9uYXNoIFVuaXYsIERlcHQgTWVjaCAmYW1wOyBBZXJvc3AgRW5nbiwgTmFub3NjYWxl
IFNjaSAmYW1wOyBFbmduIExhYiwgQ2xheXRvbiwgVmljIDM4MDAsIEF1c3RyYWxpYSYjeEQ7VW5p
diBLZW50dWNreSwgRGVwdCBDaGVtICZhbXA7IE1hdCBFbmduLCBMZXhpbmd0b24sIEtZIDQwNTA2
IFVTQTwvYXV0aC1hZGRyZXNzPjx0aXRsZXM+PHRpdGxlPkxhcmdlLWFyZWEgZ3JhcGhlbmUtYmFz
ZWQgbmFub2ZpbHRyYXRpb24gbWVtYnJhbmVzIGJ5IHNoZWFyIGFsaWdubWVudCBvZiBkaXNjb3Rp
YyBuZW1hdGljIGxpcXVpZCBjcnlzdGFscyBvZiBncmFwaGVuZSBveGlkZTwvdGl0bGU+PHNlY29u
ZGFyeS10aXRsZT5OYXR1cmUgQ29tbXVuaWNhdGlvbnM8L3NlY29uZGFyeS10aXRsZT48YWx0LXRp
dGxlPk5hdCBDb21tdW48L2FsdC10aXRsZT48L3RpdGxlcz48cGVyaW9kaWNhbD48ZnVsbC10aXRs
ZT5OYXR1cmUgQ29tbXVuaWNhdGlvbnM8L2Z1bGwtdGl0bGU+PGFiYnItMT5OYXQgQ29tbXVuPC9h
YmJyLTE+PC9wZXJpb2RpY2FsPjxhbHQtcGVyaW9kaWNhbD48ZnVsbC10aXRsZT5OYXR1cmUgQ29t
bXVuaWNhdGlvbnM8L2Z1bGwtdGl0bGU+PGFiYnItMT5OYXQgQ29tbXVuPC9hYmJyLTE+PC9hbHQt
cGVyaW9kaWNhbD48dm9sdW1lPjc8L3ZvbHVtZT48a2V5d29yZHM+PGtleXdvcmQ+d2F0ZXIgZGVz
YWxpbmF0aW9uPC9rZXl3b3JkPjxrZXl3b3JkPmludGVyZmFjaWFsLXRlbnNpb248L2tleXdvcmQ+
PGtleXdvcmQ+ZGlzcGVyc2lvbnM8L2tleXdvcmQ+PGtleXdvcmQ+cGVybWVhdGlvbjwva2V5d29y
ZD48a2V5d29yZD5mbG93PC9rZXl3b3JkPjxrZXl3b3JkPnRyYW5zcGFyZW50PC9rZXl3b3JkPjxr
ZXl3b3JkPmZhYnJpY2F0aW9uPC9rZXl3b3JkPjxrZXl3b3JkPmFkc29ycHRpb248L2tleXdvcmQ+
PGtleXdvcmQ+bW9sZWN1bGVzPC9rZXl3b3JkPjxrZXl3b3JkPmh5ZHJhdGlvbjwva2V5d29yZD48
L2tleXdvcmRzPjxkYXRlcz48eWVhcj4yMDE2PC95ZWFyPjxwdWItZGF0ZXM+PGRhdGU+TWFyPC9k
YXRlPjwvcHViLWRhdGVzPjwvZGF0ZXM+PGlzYm4+MjA0MS0xNzIzPC9pc2JuPjxhY2Nlc3Npb24t
bnVtPldPUzowMDAzNzE3MTk3MDAwMDE8L2FjY2Vzc2lvbi1udW0+PHVybHM+PHJlbGF0ZWQtdXJs
cz48dXJsPiZsdDtHbyB0byBJU0kmZ3Q7Oi8vV09TOjAwMDM3MTcxOTcwMDAwMTwvdXJsPjwvcmVs
YXRlZC11cmxzPjwvdXJscz48ZWxlY3Ryb25pYy1yZXNvdXJjZS1udW0+QVJUTiAxMDg5MSYjeEQ7
MTAuMTAzOC9uY29tbXMxMDg5MTwvZWxlY3Ryb25pYy1yZXNvdXJjZS1udW0+PGxhbmd1YWdlPkVu
Z2xpc2g8L2xhbmd1YWdlPjwvcmVjb3JkPjwvQ2l0ZT48Q2l0ZT48QXV0aG9yPkxpdTwvQXV0aG9y
PjxZZWFyPjIwMTk8L1llYXI+PFJlY051bT40NzwvUmVjTnVtPjxyZWNvcmQ+PHJlYy1udW1iZXI+
NDc8L3JlYy1udW1iZXI+PGZvcmVpZ24ta2V5cz48a2V5IGFwcD0iRU4iIGRiLWlkPSI1NWFzMGFy
enBkZXh2aWV3d3hhNXR3ZXZ4MHh0cHphczV6d3giIHRpbWVzdGFtcD0iMTYwNjA5MzY0MyI+NDc8
L2tleT48L2ZvcmVpZ24ta2V5cz48cmVmLXR5cGUgbmFtZT0iSm91cm5hbCBBcnRpY2xlIj4xNzwv
cmVmLXR5cGU+PGNvbnRyaWJ1dG9ycz48YXV0aG9ycz48YXV0aG9yPkxpdSwgUC48L2F1dGhvcj48
YXV0aG9yPk1pbGxldHRvLCBDLjwvYXV0aG9yPjxhdXRob3I+TW9udGksIFMuPC9hdXRob3I+PGF1
dGhvcj5aaHUsIEMuIFQuPC9hdXRob3I+PGF1dGhvcj5NYXRoZXcsIEEuIFAuPC9hdXRob3I+PC9h
dXRob3JzPjwvY29udHJpYnV0b3JzPjxhdXRoLWFkZHJlc3M+U3RvY2tob2xtIFVuaXYsIERpdiBN
YXQgJmFtcDsgRW52aXJvbm0gQ2hlbSwgUy0xMDY5MSBTdG9ja2hvbG0sIFN3ZWRlbiYjeEQ7Q05S
IElDQ09NLCBJbnN0IENoZW0gT3JnYW5vbWV0YWxsIENwZHMsIFZpYSBHIE1vcnV6emkgMSwgSS01
NjEyNCBQaXNhLCBJdGFseTwvYXV0aC1hZGRyZXNzPjx0aXRsZXM+PHRpdGxlPkRlc2lnbiBvZiB1
bHRyYXRoaW4gaHlicmlkIG1lbWJyYW5lcyB3aXRoIGltcHJvdmVkIHJldGVudGlvbiBlZmZpY2ll
bmN5IG9mIG1vbGVjdWxhciBkeWVzPC90aXRsZT48c2Vjb25kYXJ5LXRpdGxlPlJzYyBBZHZhbmNl
czwvc2Vjb25kYXJ5LXRpdGxlPjxhbHQtdGl0bGU+UnNjIEFkdjwvYWx0LXRpdGxlPjwvdGl0bGVz
PjxwZXJpb2RpY2FsPjxmdWxsLXRpdGxlPlJzYyBBZHZhbmNlczwvZnVsbC10aXRsZT48YWJici0x
PlJzYyBBZHY8L2FiYnItMT48L3BlcmlvZGljYWw+PGFsdC1wZXJpb2RpY2FsPjxmdWxsLXRpdGxl
PlJzYyBBZHZhbmNlczwvZnVsbC10aXRsZT48YWJici0xPlJzYyBBZHY8L2FiYnItMT48L2FsdC1w
ZXJpb2RpY2FsPjxwYWdlcz4yODY1Ny0yODY2OTwvcGFnZXM+PHZvbHVtZT45PC92b2x1bWU+PG51
bWJlcj40OTwvbnVtYmVyPjxrZXl3b3Jkcz48a2V5d29yZD5ncmFwaGVuZSBveGlkZTwva2V5d29y
ZD48a2V5d29yZD5jZWxsdWxvc2UgbmFub2ZpYmVyczwva2V5d29yZD48a2V5d29yZD5uYW5vZmls
dHJhdGlvbiBtZW1icmFuZTwva2V5d29yZD48a2V5d29yZD53YXRlcjwva2V5d29yZD48a2V5d29y
ZD5hZHNvcnB0aW9uPC9rZXl3b3JkPjxrZXl3b3JkPnJlbW92YWw8L2tleXdvcmQ+PGtleXdvcmQ+
ZmlsbXM8L2tleXdvcmQ+PGtleXdvcmQ+cGVyZm9ybWFuY2U8L2tleXdvcmQ+PGtleXdvcmQ+Ymlv
aHlicmlkczwva2V5d29yZD48a2V5d29yZD5zZXBhcmF0aW9uPC9rZXl3b3JkPjwva2V5d29yZHM+
PGRhdGVzPjx5ZWFyPjIwMTk8L3llYXI+PHB1Yi1kYXRlcz48ZGF0ZT5TZXAgMTI8L2RhdGU+PC9w
dWItZGF0ZXM+PC9kYXRlcz48YWNjZXNzaW9uLW51bT5XT1M6MDAwNDg2MjA4MjAwMDM5PC9hY2Nl
c3Npb24tbnVtPjx1cmxzPjxyZWxhdGVkLXVybHM+PHVybD4mbHQ7R28gdG8gSVNJJmd0OzovL1dP
UzowMDA0ODYyMDgyMDAwMzk8L3VybD48L3JlbGF0ZWQtdXJscz48L3VybHM+PGVsZWN0cm9uaWMt
cmVzb3VyY2UtbnVtPjEwLjEwMzkvYzlyYTA0NDM1YzwvZWxlY3Ryb25pYy1yZXNvdXJjZS1udW0+
PGxhbmd1YWdlPkVuZ2xpc2g8L2xhbmd1YWdlPjwvcmVjb3JkPjwvQ2l0ZT48L0VuZE5vdGU+
</w:fldData>
        </w:fldChar>
      </w:r>
      <w:r w:rsidR="008531A4" w:rsidRPr="00AC53E2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instrText xml:space="preserve"> ADDIN EN.CITE </w:instrText>
      </w:r>
      <w:r w:rsidR="008531A4" w:rsidRPr="00AC53E2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fldChar w:fldCharType="begin">
          <w:fldData xml:space="preserve">PEVuZE5vdGU+PENpdGU+PEF1dGhvcj5Ba2Jhcmk8L0F1dGhvcj48WWVhcj4yMDE2PC9ZZWFyPjxS
ZWNOdW0+NTU8L1JlY051bT48RGlzcGxheVRleHQ+WzEsIDJdPC9EaXNwbGF5VGV4dD48cmVjb3Jk
PjxyZWMtbnVtYmVyPjU1PC9yZWMtbnVtYmVyPjxmb3JlaWduLWtleXM+PGtleSBhcHA9IkVOIiBk
Yi1pZD0iNTVhczBhcnpwZGV4dmlld3d4YTV0d2V2eDB4dHB6YXM1end4IiB0aW1lc3RhbXA9IjE2
MDYwOTM2NDQiPjU1PC9rZXk+PC9mb3JlaWduLWtleXM+PHJlZi10eXBlIG5hbWU9IkpvdXJuYWwg
QXJ0aWNsZSI+MTc8L3JlZi10eXBlPjxjb250cmlidXRvcnM+PGF1dGhvcnM+PGF1dGhvcj5Ba2Jh
cmksIEEuPC9hdXRob3I+PGF1dGhvcj5TaGVhdGgsIFAuPC9hdXRob3I+PGF1dGhvcj5NYXJ0aW4s
IFMuIFQuPC9hdXRob3I+PGF1dGhvcj5TaGluZGUsIEQuIEIuPC9hdXRob3I+PGF1dGhvcj5TaGFp
YmFuaSwgTS48L2F1dGhvcj48YXV0aG9yPkJhbmVyamVlLCBQLiBDLjwvYXV0aG9yPjxhdXRob3I+
VGthY3osIFIuPC9hdXRob3I+PGF1dGhvcj5CaGF0dGFjaGFyeXlhLCBELjwvYXV0aG9yPjxhdXRo
b3I+TWFqdW1kZXIsIE0uPC9hdXRob3I+PC9hdXRob3JzPjwvY29udHJpYnV0b3JzPjxhdXRoLWFk
ZHJlc3M+TW9uYXNoIFVuaXYsIERlcHQgTWVjaCAmYW1wOyBBZXJvc3AgRW5nbiwgTmFub3NjYWxl
IFNjaSAmYW1wOyBFbmduIExhYiwgQ2xheXRvbiwgVmljIDM4MDAsIEF1c3RyYWxpYSYjeEQ7VW5p
diBLZW50dWNreSwgRGVwdCBDaGVtICZhbXA7IE1hdCBFbmduLCBMZXhpbmd0b24sIEtZIDQwNTA2
IFVTQTwvYXV0aC1hZGRyZXNzPjx0aXRsZXM+PHRpdGxlPkxhcmdlLWFyZWEgZ3JhcGhlbmUtYmFz
ZWQgbmFub2ZpbHRyYXRpb24gbWVtYnJhbmVzIGJ5IHNoZWFyIGFsaWdubWVudCBvZiBkaXNjb3Rp
YyBuZW1hdGljIGxpcXVpZCBjcnlzdGFscyBvZiBncmFwaGVuZSBveGlkZTwvdGl0bGU+PHNlY29u
ZGFyeS10aXRsZT5OYXR1cmUgQ29tbXVuaWNhdGlvbnM8L3NlY29uZGFyeS10aXRsZT48YWx0LXRp
dGxlPk5hdCBDb21tdW48L2FsdC10aXRsZT48L3RpdGxlcz48cGVyaW9kaWNhbD48ZnVsbC10aXRs
ZT5OYXR1cmUgQ29tbXVuaWNhdGlvbnM8L2Z1bGwtdGl0bGU+PGFiYnItMT5OYXQgQ29tbXVuPC9h
YmJyLTE+PC9wZXJpb2RpY2FsPjxhbHQtcGVyaW9kaWNhbD48ZnVsbC10aXRsZT5OYXR1cmUgQ29t
bXVuaWNhdGlvbnM8L2Z1bGwtdGl0bGU+PGFiYnItMT5OYXQgQ29tbXVuPC9hYmJyLTE+PC9hbHQt
cGVyaW9kaWNhbD48dm9sdW1lPjc8L3ZvbHVtZT48a2V5d29yZHM+PGtleXdvcmQ+d2F0ZXIgZGVz
YWxpbmF0aW9uPC9rZXl3b3JkPjxrZXl3b3JkPmludGVyZmFjaWFsLXRlbnNpb248L2tleXdvcmQ+
PGtleXdvcmQ+ZGlzcGVyc2lvbnM8L2tleXdvcmQ+PGtleXdvcmQ+cGVybWVhdGlvbjwva2V5d29y
ZD48a2V5d29yZD5mbG93PC9rZXl3b3JkPjxrZXl3b3JkPnRyYW5zcGFyZW50PC9rZXl3b3JkPjxr
ZXl3b3JkPmZhYnJpY2F0aW9uPC9rZXl3b3JkPjxrZXl3b3JkPmFkc29ycHRpb248L2tleXdvcmQ+
PGtleXdvcmQ+bW9sZWN1bGVzPC9rZXl3b3JkPjxrZXl3b3JkPmh5ZHJhdGlvbjwva2V5d29yZD48
L2tleXdvcmRzPjxkYXRlcz48eWVhcj4yMDE2PC95ZWFyPjxwdWItZGF0ZXM+PGRhdGU+TWFyPC9k
YXRlPjwvcHViLWRhdGVzPjwvZGF0ZXM+PGlzYm4+MjA0MS0xNzIzPC9pc2JuPjxhY2Nlc3Npb24t
bnVtPldPUzowMDAzNzE3MTk3MDAwMDE8L2FjY2Vzc2lvbi1udW0+PHVybHM+PHJlbGF0ZWQtdXJs
cz48dXJsPiZsdDtHbyB0byBJU0kmZ3Q7Oi8vV09TOjAwMDM3MTcxOTcwMDAwMTwvdXJsPjwvcmVs
YXRlZC11cmxzPjwvdXJscz48ZWxlY3Ryb25pYy1yZXNvdXJjZS1udW0+QVJUTiAxMDg5MSYjeEQ7
MTAuMTAzOC9uY29tbXMxMDg5MTwvZWxlY3Ryb25pYy1yZXNvdXJjZS1udW0+PGxhbmd1YWdlPkVu
Z2xpc2g8L2xhbmd1YWdlPjwvcmVjb3JkPjwvQ2l0ZT48Q2l0ZT48QXV0aG9yPkxpdTwvQXV0aG9y
PjxZZWFyPjIwMTk8L1llYXI+PFJlY051bT40NzwvUmVjTnVtPjxyZWNvcmQ+PHJlYy1udW1iZXI+
NDc8L3JlYy1udW1iZXI+PGZvcmVpZ24ta2V5cz48a2V5IGFwcD0iRU4iIGRiLWlkPSI1NWFzMGFy
enBkZXh2aWV3d3hhNXR3ZXZ4MHh0cHphczV6d3giIHRpbWVzdGFtcD0iMTYwNjA5MzY0MyI+NDc8
L2tleT48L2ZvcmVpZ24ta2V5cz48cmVmLXR5cGUgbmFtZT0iSm91cm5hbCBBcnRpY2xlIj4xNzwv
cmVmLXR5cGU+PGNvbnRyaWJ1dG9ycz48YXV0aG9ycz48YXV0aG9yPkxpdSwgUC48L2F1dGhvcj48
YXV0aG9yPk1pbGxldHRvLCBDLjwvYXV0aG9yPjxhdXRob3I+TW9udGksIFMuPC9hdXRob3I+PGF1
dGhvcj5aaHUsIEMuIFQuPC9hdXRob3I+PGF1dGhvcj5NYXRoZXcsIEEuIFAuPC9hdXRob3I+PC9h
dXRob3JzPjwvY29udHJpYnV0b3JzPjxhdXRoLWFkZHJlc3M+U3RvY2tob2xtIFVuaXYsIERpdiBN
YXQgJmFtcDsgRW52aXJvbm0gQ2hlbSwgUy0xMDY5MSBTdG9ja2hvbG0sIFN3ZWRlbiYjeEQ7Q05S
IElDQ09NLCBJbnN0IENoZW0gT3JnYW5vbWV0YWxsIENwZHMsIFZpYSBHIE1vcnV6emkgMSwgSS01
NjEyNCBQaXNhLCBJdGFseTwvYXV0aC1hZGRyZXNzPjx0aXRsZXM+PHRpdGxlPkRlc2lnbiBvZiB1
bHRyYXRoaW4gaHlicmlkIG1lbWJyYW5lcyB3aXRoIGltcHJvdmVkIHJldGVudGlvbiBlZmZpY2ll
bmN5IG9mIG1vbGVjdWxhciBkeWVzPC90aXRsZT48c2Vjb25kYXJ5LXRpdGxlPlJzYyBBZHZhbmNl
czwvc2Vjb25kYXJ5LXRpdGxlPjxhbHQtdGl0bGU+UnNjIEFkdjwvYWx0LXRpdGxlPjwvdGl0bGVz
PjxwZXJpb2RpY2FsPjxmdWxsLXRpdGxlPlJzYyBBZHZhbmNlczwvZnVsbC10aXRsZT48YWJici0x
PlJzYyBBZHY8L2FiYnItMT48L3BlcmlvZGljYWw+PGFsdC1wZXJpb2RpY2FsPjxmdWxsLXRpdGxl
PlJzYyBBZHZhbmNlczwvZnVsbC10aXRsZT48YWJici0xPlJzYyBBZHY8L2FiYnItMT48L2FsdC1w
ZXJpb2RpY2FsPjxwYWdlcz4yODY1Ny0yODY2OTwvcGFnZXM+PHZvbHVtZT45PC92b2x1bWU+PG51
bWJlcj40OTwvbnVtYmVyPjxrZXl3b3Jkcz48a2V5d29yZD5ncmFwaGVuZSBveGlkZTwva2V5d29y
ZD48a2V5d29yZD5jZWxsdWxvc2UgbmFub2ZpYmVyczwva2V5d29yZD48a2V5d29yZD5uYW5vZmls
dHJhdGlvbiBtZW1icmFuZTwva2V5d29yZD48a2V5d29yZD53YXRlcjwva2V5d29yZD48a2V5d29y
ZD5hZHNvcnB0aW9uPC9rZXl3b3JkPjxrZXl3b3JkPnJlbW92YWw8L2tleXdvcmQ+PGtleXdvcmQ+
ZmlsbXM8L2tleXdvcmQ+PGtleXdvcmQ+cGVyZm9ybWFuY2U8L2tleXdvcmQ+PGtleXdvcmQ+Ymlv
aHlicmlkczwva2V5d29yZD48a2V5d29yZD5zZXBhcmF0aW9uPC9rZXl3b3JkPjwva2V5d29yZHM+
PGRhdGVzPjx5ZWFyPjIwMTk8L3llYXI+PHB1Yi1kYXRlcz48ZGF0ZT5TZXAgMTI8L2RhdGU+PC9w
dWItZGF0ZXM+PC9kYXRlcz48YWNjZXNzaW9uLW51bT5XT1M6MDAwNDg2MjA4MjAwMDM5PC9hY2Nl
c3Npb24tbnVtPjx1cmxzPjxyZWxhdGVkLXVybHM+PHVybD4mbHQ7R28gdG8gSVNJJmd0OzovL1dP
UzowMDA0ODYyMDgyMDAwMzk8L3VybD48L3JlbGF0ZWQtdXJscz48L3VybHM+PGVsZWN0cm9uaWMt
cmVzb3VyY2UtbnVtPjEwLjEwMzkvYzlyYTA0NDM1YzwvZWxlY3Ryb25pYy1yZXNvdXJjZS1udW0+
PGxhbmd1YWdlPkVuZ2xpc2g8L2xhbmd1YWdlPjwvcmVjb3JkPjwvQ2l0ZT48L0VuZE5vdGU+
</w:fldData>
        </w:fldChar>
      </w:r>
      <w:r w:rsidR="008531A4" w:rsidRPr="00AC53E2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instrText xml:space="preserve"> ADDIN EN.CITE.DATA </w:instrText>
      </w:r>
      <w:r w:rsidR="008531A4" w:rsidRPr="00AC53E2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</w:r>
      <w:r w:rsidR="008531A4" w:rsidRPr="00AC53E2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fldChar w:fldCharType="end"/>
      </w:r>
      <w:r w:rsidRPr="00AC53E2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</w:r>
      <w:r w:rsidRPr="00AC53E2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fldChar w:fldCharType="separate"/>
      </w:r>
      <w:r w:rsidR="008531A4" w:rsidRPr="00AC53E2">
        <w:rPr>
          <w:rFonts w:ascii="Times New Roman" w:hAnsi="Times New Roman" w:cs="Times New Roman"/>
          <w:i w:val="0"/>
          <w:iCs w:val="0"/>
          <w:noProof/>
          <w:color w:val="auto"/>
          <w:sz w:val="20"/>
          <w:szCs w:val="20"/>
        </w:rPr>
        <w:t>[1, 2]</w:t>
      </w:r>
      <w:r w:rsidRPr="00AC53E2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fldChar w:fldCharType="end"/>
      </w:r>
      <w:r w:rsidRPr="00AC53E2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>.</w:t>
      </w:r>
    </w:p>
    <w:tbl>
      <w:tblPr>
        <w:tblStyle w:val="GridTable1Light1"/>
        <w:tblW w:w="13952" w:type="dxa"/>
        <w:tblLook w:val="04A0" w:firstRow="1" w:lastRow="0" w:firstColumn="1" w:lastColumn="0" w:noHBand="0" w:noVBand="1"/>
      </w:tblPr>
      <w:tblGrid>
        <w:gridCol w:w="2122"/>
        <w:gridCol w:w="6804"/>
        <w:gridCol w:w="2513"/>
        <w:gridCol w:w="2513"/>
      </w:tblGrid>
      <w:tr w:rsidR="005411B4" w:rsidRPr="004A34C9" w14:paraId="3806381C" w14:textId="77777777" w:rsidTr="0011570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56FE233" w14:textId="77777777" w:rsidR="005411B4" w:rsidRPr="008A3407" w:rsidRDefault="005411B4" w:rsidP="00E34C22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Dyes</w:t>
            </w:r>
          </w:p>
        </w:tc>
        <w:tc>
          <w:tcPr>
            <w:tcW w:w="680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045A52F" w14:textId="77777777" w:rsidR="005411B4" w:rsidRPr="008A3407" w:rsidRDefault="005411B4" w:rsidP="00E34C22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 xml:space="preserve">3D Chemical </w:t>
            </w:r>
            <w:proofErr w:type="spellStart"/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Structure</w:t>
            </w:r>
            <w:r w:rsidRPr="008A340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  <w:proofErr w:type="spellEnd"/>
            <w:r w:rsidRPr="008A340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)</w:t>
            </w:r>
          </w:p>
        </w:tc>
        <w:tc>
          <w:tcPr>
            <w:tcW w:w="251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ADEA9B4" w14:textId="77777777" w:rsidR="005411B4" w:rsidRPr="008A3407" w:rsidRDefault="005411B4" w:rsidP="00E34C22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CAA (Å</w:t>
            </w:r>
            <w:r w:rsidRPr="008A340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51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B214FFC" w14:textId="77777777" w:rsidR="005411B4" w:rsidRPr="008A3407" w:rsidRDefault="005411B4" w:rsidP="00E34C22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Hydrated Radii (Å)</w:t>
            </w:r>
          </w:p>
        </w:tc>
      </w:tr>
      <w:tr w:rsidR="005411B4" w:rsidRPr="004A34C9" w14:paraId="031A66F9" w14:textId="77777777" w:rsidTr="0011570C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1A36189" w14:textId="77777777" w:rsidR="005411B4" w:rsidRPr="008A3407" w:rsidRDefault="005411B4" w:rsidP="00E34C22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Methyl Red</w:t>
            </w:r>
          </w:p>
        </w:tc>
        <w:tc>
          <w:tcPr>
            <w:tcW w:w="680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3E1BD07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noProof/>
                <w:sz w:val="20"/>
                <w:szCs w:val="20"/>
              </w:rPr>
              <w:drawing>
                <wp:inline distT="0" distB="0" distL="0" distR="0" wp14:anchorId="379BAEC4" wp14:editId="6A8C5C9C">
                  <wp:extent cx="2438400" cy="1562100"/>
                  <wp:effectExtent l="0" t="0" r="0" b="0"/>
                  <wp:docPr id="46" name="Picture 46" descr="A necklace on a wooden surfac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" name="Methyl Red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38400" cy="15621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13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61DA3D7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501.11</w:t>
            </w:r>
          </w:p>
        </w:tc>
        <w:tc>
          <w:tcPr>
            <w:tcW w:w="2513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A2330F9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4.87</w:t>
            </w:r>
          </w:p>
        </w:tc>
      </w:tr>
      <w:tr w:rsidR="005411B4" w:rsidRPr="004A34C9" w14:paraId="76CA52A0" w14:textId="77777777" w:rsidTr="0011570C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ED1FDF" w14:textId="77777777" w:rsidR="005411B4" w:rsidRPr="008A3407" w:rsidRDefault="005411B4" w:rsidP="00E34C22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Methyl Orange</w:t>
            </w:r>
          </w:p>
        </w:tc>
        <w:tc>
          <w:tcPr>
            <w:tcW w:w="68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EC7771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noProof/>
                <w:sz w:val="20"/>
                <w:szCs w:val="20"/>
              </w:rPr>
              <w:drawing>
                <wp:inline distT="0" distB="0" distL="0" distR="0" wp14:anchorId="25C9AA7C" wp14:editId="449E1A68">
                  <wp:extent cx="2705100" cy="1409700"/>
                  <wp:effectExtent l="0" t="0" r="0" b="0"/>
                  <wp:docPr id="47" name="Picture 47" descr="A necklace on a wooden 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Methyl orange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05100" cy="14097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AF1B32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515.87</w:t>
            </w:r>
          </w:p>
        </w:tc>
        <w:tc>
          <w:tcPr>
            <w:tcW w:w="25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B30B6E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4.96</w:t>
            </w:r>
          </w:p>
        </w:tc>
      </w:tr>
      <w:tr w:rsidR="005411B4" w:rsidRPr="004A34C9" w14:paraId="6CFFBEB4" w14:textId="77777777" w:rsidTr="0011570C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D0B1E5" w14:textId="77777777" w:rsidR="005411B4" w:rsidRPr="008A3407" w:rsidRDefault="005411B4" w:rsidP="00E34C22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Methylene Blue</w:t>
            </w:r>
          </w:p>
        </w:tc>
        <w:tc>
          <w:tcPr>
            <w:tcW w:w="68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457C14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noProof/>
                <w:sz w:val="20"/>
                <w:szCs w:val="20"/>
              </w:rPr>
              <w:drawing>
                <wp:inline distT="0" distB="0" distL="0" distR="0" wp14:anchorId="0067ECF0" wp14:editId="2DF96EE8">
                  <wp:extent cx="2857500" cy="1295400"/>
                  <wp:effectExtent l="0" t="0" r="0" b="0"/>
                  <wp:docPr id="48" name="Picture 48" descr="A necklace on a wooden surfac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Methylene Blue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57500" cy="1295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B5D598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530.26</w:t>
            </w:r>
          </w:p>
        </w:tc>
        <w:tc>
          <w:tcPr>
            <w:tcW w:w="25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D00940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5.04</w:t>
            </w:r>
          </w:p>
        </w:tc>
      </w:tr>
      <w:tr w:rsidR="005411B4" w:rsidRPr="004A34C9" w14:paraId="33AECABE" w14:textId="77777777" w:rsidTr="0011570C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43F328" w14:textId="77777777" w:rsidR="005411B4" w:rsidRPr="008A3407" w:rsidRDefault="005411B4" w:rsidP="00E34C22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Orange G</w:t>
            </w:r>
          </w:p>
        </w:tc>
        <w:tc>
          <w:tcPr>
            <w:tcW w:w="68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D41170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noProof/>
                <w:sz w:val="20"/>
                <w:szCs w:val="20"/>
              </w:rPr>
              <w:drawing>
                <wp:inline distT="0" distB="0" distL="0" distR="0" wp14:anchorId="55208B34" wp14:editId="5C8938B5">
                  <wp:extent cx="1549400" cy="2590800"/>
                  <wp:effectExtent l="0" t="6350" r="0" b="6350"/>
                  <wp:docPr id="49" name="Picture 49" descr="A necklace on a wooden 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" name="Orange G.png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16200000">
                            <a:off x="0" y="0"/>
                            <a:ext cx="1549400" cy="2590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ADA93D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563.01</w:t>
            </w:r>
          </w:p>
        </w:tc>
        <w:tc>
          <w:tcPr>
            <w:tcW w:w="25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4261CC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5.21</w:t>
            </w:r>
          </w:p>
        </w:tc>
      </w:tr>
      <w:tr w:rsidR="005411B4" w:rsidRPr="004A34C9" w14:paraId="0E7590A6" w14:textId="77777777" w:rsidTr="0011570C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A4A99F" w14:textId="77777777" w:rsidR="005411B4" w:rsidRPr="008A3407" w:rsidRDefault="005411B4" w:rsidP="00E34C22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Rose Bengal</w:t>
            </w:r>
          </w:p>
        </w:tc>
        <w:tc>
          <w:tcPr>
            <w:tcW w:w="68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0C275A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noProof/>
                <w:sz w:val="20"/>
                <w:szCs w:val="20"/>
              </w:rPr>
              <w:drawing>
                <wp:inline distT="0" distB="0" distL="0" distR="0" wp14:anchorId="17516A66" wp14:editId="296B7B16">
                  <wp:extent cx="1866900" cy="2019300"/>
                  <wp:effectExtent l="0" t="0" r="0" b="0"/>
                  <wp:docPr id="50" name="Picture 50" descr="A picture containing indoor, wooden, table, small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" name="Rose Bengal.png"/>
                          <pic:cNvPicPr/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66900" cy="20193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4EABCB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697.21</w:t>
            </w:r>
          </w:p>
        </w:tc>
        <w:tc>
          <w:tcPr>
            <w:tcW w:w="25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216D94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5.88</w:t>
            </w:r>
          </w:p>
        </w:tc>
      </w:tr>
      <w:tr w:rsidR="005411B4" w:rsidRPr="004A34C9" w14:paraId="6977CD6D" w14:textId="77777777" w:rsidTr="0011570C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3AE787" w14:textId="77777777" w:rsidR="005411B4" w:rsidRPr="008A3407" w:rsidRDefault="005411B4" w:rsidP="00E34C22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Rhodamine B</w:t>
            </w:r>
          </w:p>
        </w:tc>
        <w:tc>
          <w:tcPr>
            <w:tcW w:w="68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D0FADD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A3407">
              <w:rPr>
                <w:rFonts w:ascii="Times New Roman" w:hAnsi="Times New Roman" w:cs="Times New Roman"/>
                <w:noProof/>
                <w:sz w:val="20"/>
                <w:szCs w:val="20"/>
              </w:rPr>
              <w:drawing>
                <wp:inline distT="0" distB="0" distL="0" distR="0" wp14:anchorId="1B5DBF08" wp14:editId="767646AE">
                  <wp:extent cx="2819400" cy="2425700"/>
                  <wp:effectExtent l="0" t="0" r="0" b="0"/>
                  <wp:docPr id="51" name="Picture 51" descr="A picture containing accessory, table, necklace, display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" name="Rhodamine B.png"/>
                          <pic:cNvPicPr/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19400" cy="24257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34BB70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757.02</w:t>
            </w:r>
          </w:p>
        </w:tc>
        <w:tc>
          <w:tcPr>
            <w:tcW w:w="25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0798A6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6.15</w:t>
            </w:r>
          </w:p>
        </w:tc>
      </w:tr>
      <w:tr w:rsidR="005411B4" w:rsidRPr="004A34C9" w14:paraId="7DA4541A" w14:textId="77777777" w:rsidTr="0011570C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10C67C" w14:textId="77777777" w:rsidR="005411B4" w:rsidRPr="008A3407" w:rsidRDefault="005411B4" w:rsidP="00E34C22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Methyl Blue</w:t>
            </w:r>
          </w:p>
        </w:tc>
        <w:tc>
          <w:tcPr>
            <w:tcW w:w="68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9B4E81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noProof/>
                <w:sz w:val="20"/>
                <w:szCs w:val="20"/>
              </w:rPr>
              <w:drawing>
                <wp:inline distT="0" distB="0" distL="0" distR="0" wp14:anchorId="32828AEE" wp14:editId="5518A0E7">
                  <wp:extent cx="3136900" cy="2933700"/>
                  <wp:effectExtent l="0" t="0" r="0" b="0"/>
                  <wp:docPr id="52" name="Picture 52" descr="A picture containing indoor, air, display, flying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7" name="Methyl blue.png"/>
                          <pic:cNvPicPr/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36900" cy="29337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1F5AF8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1026.64</w:t>
            </w:r>
          </w:p>
        </w:tc>
        <w:tc>
          <w:tcPr>
            <w:tcW w:w="25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F1A71A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7.29</w:t>
            </w:r>
          </w:p>
        </w:tc>
      </w:tr>
      <w:tr w:rsidR="005411B4" w:rsidRPr="004A34C9" w14:paraId="03993AC4" w14:textId="77777777" w:rsidTr="0011570C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43B6A79" w14:textId="77777777" w:rsidR="005411B4" w:rsidRPr="008A3407" w:rsidRDefault="005411B4" w:rsidP="00E34C22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Brilliant Blue G</w:t>
            </w:r>
          </w:p>
        </w:tc>
        <w:tc>
          <w:tcPr>
            <w:tcW w:w="680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67075B5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noProof/>
                <w:sz w:val="20"/>
                <w:szCs w:val="20"/>
              </w:rPr>
              <w:drawing>
                <wp:inline distT="0" distB="0" distL="0" distR="0" wp14:anchorId="2CE1B2F5" wp14:editId="699B3033">
                  <wp:extent cx="3771900" cy="3098800"/>
                  <wp:effectExtent l="0" t="0" r="0" b="0"/>
                  <wp:docPr id="53" name="Picture 53" descr="A close up of a necklac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" name="Brilliant Blue G.png"/>
                          <pic:cNvPicPr/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771900" cy="3098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13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3605ABF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1211.60</w:t>
            </w:r>
          </w:p>
        </w:tc>
        <w:tc>
          <w:tcPr>
            <w:tcW w:w="2513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28641DA" w14:textId="77777777" w:rsidR="005411B4" w:rsidRPr="008A3407" w:rsidRDefault="005411B4" w:rsidP="00E34C2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A3407">
              <w:rPr>
                <w:rFonts w:ascii="Times New Roman" w:hAnsi="Times New Roman" w:cs="Times New Roman"/>
                <w:sz w:val="20"/>
                <w:szCs w:val="20"/>
              </w:rPr>
              <w:t>7.98</w:t>
            </w:r>
          </w:p>
        </w:tc>
      </w:tr>
    </w:tbl>
    <w:p w14:paraId="28701A44" w14:textId="77777777" w:rsidR="005411B4" w:rsidRPr="00BD7C9A" w:rsidRDefault="005411B4" w:rsidP="005411B4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BD7C9A">
        <w:rPr>
          <w:rFonts w:ascii="Times New Roman" w:hAnsi="Times New Roman" w:cs="Times New Roman"/>
          <w:sz w:val="20"/>
          <w:szCs w:val="20"/>
          <w:vertAlign w:val="superscript"/>
        </w:rPr>
        <w:t>a)</w:t>
      </w:r>
      <w:r w:rsidRPr="00BD7C9A">
        <w:rPr>
          <w:rFonts w:ascii="Times New Roman" w:eastAsia="Microsoft YaHei" w:hAnsi="Times New Roman" w:cs="Times New Roman"/>
          <w:sz w:val="20"/>
          <w:szCs w:val="20"/>
        </w:rPr>
        <w:t xml:space="preserve">: </w:t>
      </w:r>
      <w:proofErr w:type="spellStart"/>
      <w:r w:rsidRPr="00BD7C9A">
        <w:rPr>
          <w:rFonts w:ascii="Times New Roman" w:eastAsia="Microsoft YaHei" w:hAnsi="Times New Roman" w:cs="Times New Roman"/>
          <w:sz w:val="20"/>
          <w:szCs w:val="20"/>
        </w:rPr>
        <w:t>Colours</w:t>
      </w:r>
      <w:proofErr w:type="spellEnd"/>
      <w:r w:rsidRPr="00BD7C9A">
        <w:rPr>
          <w:rFonts w:ascii="Times New Roman" w:eastAsia="Microsoft YaHei" w:hAnsi="Times New Roman" w:cs="Times New Roman"/>
          <w:sz w:val="20"/>
          <w:szCs w:val="20"/>
        </w:rPr>
        <w:t xml:space="preserve"> for atoms: dark grey (carbon), white (hydrogen), blue (nitrogen), red (oxygen), yellow (</w:t>
      </w:r>
      <w:proofErr w:type="spellStart"/>
      <w:r w:rsidRPr="00BD7C9A">
        <w:rPr>
          <w:rFonts w:ascii="Times New Roman" w:eastAsia="Microsoft YaHei" w:hAnsi="Times New Roman" w:cs="Times New Roman"/>
          <w:sz w:val="20"/>
          <w:szCs w:val="20"/>
        </w:rPr>
        <w:t>sulphur</w:t>
      </w:r>
      <w:proofErr w:type="spellEnd"/>
      <w:r w:rsidRPr="00BD7C9A">
        <w:rPr>
          <w:rFonts w:ascii="Times New Roman" w:eastAsia="Microsoft YaHei" w:hAnsi="Times New Roman" w:cs="Times New Roman"/>
          <w:sz w:val="20"/>
          <w:szCs w:val="20"/>
        </w:rPr>
        <w:t>), green (chlorine) and pink (iodine).</w:t>
      </w:r>
    </w:p>
    <w:p w14:paraId="6FAC6ADB" w14:textId="7031A6E0" w:rsidR="004A34C9" w:rsidRDefault="004A34C9">
      <w:pPr>
        <w:widowControl/>
        <w:jc w:val="left"/>
        <w:rPr>
          <w:rFonts w:ascii="Times New Roman" w:hAnsi="Times New Roman" w:cs="Times New Roman"/>
          <w:b/>
          <w:bCs/>
          <w:kern w:val="0"/>
          <w:sz w:val="24"/>
          <w:szCs w:val="24"/>
        </w:rPr>
      </w:pPr>
      <w:r>
        <w:br w:type="page"/>
      </w:r>
    </w:p>
    <w:p w14:paraId="448C50B0" w14:textId="77777777" w:rsidR="005411B4" w:rsidRPr="00585B73" w:rsidRDefault="005411B4" w:rsidP="005411B4">
      <w:pPr>
        <w:pStyle w:val="Caption"/>
        <w:spacing w:after="0" w:line="480" w:lineRule="auto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 w:rsidRPr="00BD7C9A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lastRenderedPageBreak/>
        <w:t>Table S4. 3D chemical structures and the hydrated radii of the dyes estimated from</w:t>
      </w:r>
      <w:r w:rsidRPr="00585B7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CAA</w:t>
      </w:r>
    </w:p>
    <w:tbl>
      <w:tblPr>
        <w:tblStyle w:val="GridTable1Light1"/>
        <w:tblW w:w="0" w:type="auto"/>
        <w:tblLook w:val="04A0" w:firstRow="1" w:lastRow="0" w:firstColumn="1" w:lastColumn="0" w:noHBand="0" w:noVBand="1"/>
      </w:tblPr>
      <w:tblGrid>
        <w:gridCol w:w="803"/>
        <w:gridCol w:w="8966"/>
        <w:gridCol w:w="1418"/>
        <w:gridCol w:w="2416"/>
      </w:tblGrid>
      <w:tr w:rsidR="005411B4" w:rsidRPr="00917C13" w14:paraId="4733AC1B" w14:textId="77777777" w:rsidTr="00D43AF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60056F6" w14:textId="77777777" w:rsidR="005411B4" w:rsidRPr="00E4564D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Dyes</w:t>
            </w:r>
          </w:p>
        </w:tc>
        <w:tc>
          <w:tcPr>
            <w:tcW w:w="896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6151234" w14:textId="77777777" w:rsidR="005411B4" w:rsidRPr="00E4564D" w:rsidRDefault="005411B4" w:rsidP="0099194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 xml:space="preserve">3D Chemical </w:t>
            </w:r>
            <w:proofErr w:type="spellStart"/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Structure</w:t>
            </w:r>
            <w:r w:rsidRPr="00E4564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  <w:proofErr w:type="spellEnd"/>
            <w:r w:rsidRPr="00E4564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)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16831E0" w14:textId="77777777" w:rsidR="005411B4" w:rsidRPr="00E4564D" w:rsidRDefault="005411B4" w:rsidP="0099194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CAA (Å</w:t>
            </w:r>
            <w:r w:rsidRPr="00E4564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41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54E482D" w14:textId="77777777" w:rsidR="005411B4" w:rsidRPr="00E4564D" w:rsidRDefault="005411B4" w:rsidP="0099194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Hydrated Radii (Å)</w:t>
            </w:r>
          </w:p>
        </w:tc>
      </w:tr>
      <w:tr w:rsidR="005411B4" w:rsidRPr="00917C13" w14:paraId="4EFA1684" w14:textId="77777777" w:rsidTr="00D43AFE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45E65C5" w14:textId="77777777" w:rsidR="005411B4" w:rsidRPr="00E4564D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RB</w:t>
            </w:r>
          </w:p>
        </w:tc>
        <w:tc>
          <w:tcPr>
            <w:tcW w:w="896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47307DD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noProof/>
                <w:sz w:val="20"/>
                <w:szCs w:val="20"/>
              </w:rPr>
              <w:drawing>
                <wp:inline distT="0" distB="0" distL="0" distR="0" wp14:anchorId="01951482" wp14:editId="4F407BFE">
                  <wp:extent cx="1866900" cy="2019300"/>
                  <wp:effectExtent l="0" t="0" r="0" b="0"/>
                  <wp:docPr id="19" name="Picture 19" descr="A picture containing indoor, wooden, table, small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Rose Bengal.png"/>
                          <pic:cNvPicPr/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66900" cy="20193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C018632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712.84</w:t>
            </w:r>
          </w:p>
        </w:tc>
        <w:tc>
          <w:tcPr>
            <w:tcW w:w="241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1860EFF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5.87</w:t>
            </w:r>
          </w:p>
        </w:tc>
      </w:tr>
      <w:tr w:rsidR="005411B4" w:rsidRPr="00917C13" w14:paraId="13098108" w14:textId="77777777" w:rsidTr="00D43AFE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3EA389" w14:textId="77777777" w:rsidR="005411B4" w:rsidRPr="00E4564D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RB5</w:t>
            </w:r>
          </w:p>
        </w:tc>
        <w:tc>
          <w:tcPr>
            <w:tcW w:w="89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14B9F3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noProof/>
                <w:sz w:val="20"/>
                <w:szCs w:val="20"/>
              </w:rPr>
              <w:drawing>
                <wp:inline distT="0" distB="0" distL="0" distR="0" wp14:anchorId="77E1A506" wp14:editId="2684D61C">
                  <wp:extent cx="5219700" cy="2146300"/>
                  <wp:effectExtent l="0" t="0" r="0" b="0"/>
                  <wp:docPr id="20" name="Picture 20" descr="A picture containing table, display, sitting, small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" name="Reactive black 5.png"/>
                          <pic:cNvPicPr/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19700" cy="21463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2E90CA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1250.91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759CB4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8.23</w:t>
            </w:r>
          </w:p>
        </w:tc>
      </w:tr>
      <w:tr w:rsidR="005411B4" w:rsidRPr="00917C13" w14:paraId="238CC246" w14:textId="77777777" w:rsidTr="00D43AFE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A7C900" w14:textId="77777777" w:rsidR="005411B4" w:rsidRPr="00E4564D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BB</w:t>
            </w:r>
          </w:p>
        </w:tc>
        <w:tc>
          <w:tcPr>
            <w:tcW w:w="89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D6EE93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noProof/>
                <w:sz w:val="20"/>
                <w:szCs w:val="20"/>
              </w:rPr>
              <w:drawing>
                <wp:inline distT="0" distB="0" distL="0" distR="0" wp14:anchorId="5116BE9F" wp14:editId="709BBA6B">
                  <wp:extent cx="3771900" cy="3098800"/>
                  <wp:effectExtent l="0" t="0" r="0" b="0"/>
                  <wp:docPr id="21" name="Picture 21" descr="A close up of a necklac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Brilliant Blue G.png"/>
                          <pic:cNvPicPr/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771900" cy="3098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8B54B2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1198.92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3CFB98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8.00</w:t>
            </w:r>
          </w:p>
        </w:tc>
      </w:tr>
      <w:tr w:rsidR="005411B4" w:rsidRPr="00917C13" w14:paraId="5F35801B" w14:textId="77777777" w:rsidTr="00D43AFE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05B8EA" w14:textId="77777777" w:rsidR="005411B4" w:rsidRPr="00E4564D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DR23</w:t>
            </w:r>
          </w:p>
        </w:tc>
        <w:tc>
          <w:tcPr>
            <w:tcW w:w="89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93DFC4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noProof/>
                <w:sz w:val="20"/>
                <w:szCs w:val="20"/>
              </w:rPr>
              <w:drawing>
                <wp:inline distT="0" distB="0" distL="0" distR="0" wp14:anchorId="214B80DA" wp14:editId="689AE6E9">
                  <wp:extent cx="4864100" cy="2413000"/>
                  <wp:effectExtent l="0" t="0" r="0" b="0"/>
                  <wp:docPr id="16" name="Picture 16" descr="A picture containing accessory, table, brace, necklac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Direct red 23.png"/>
                          <pic:cNvPicPr/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64100" cy="2413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FC5E95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1057.01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C5680C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7.38</w:t>
            </w:r>
          </w:p>
        </w:tc>
      </w:tr>
      <w:tr w:rsidR="005411B4" w:rsidRPr="00917C13" w14:paraId="3D249399" w14:textId="77777777" w:rsidTr="00D43AFE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806D71" w14:textId="77777777" w:rsidR="005411B4" w:rsidRPr="00E4564D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CR</w:t>
            </w:r>
          </w:p>
        </w:tc>
        <w:tc>
          <w:tcPr>
            <w:tcW w:w="89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F35587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noProof/>
                <w:sz w:val="20"/>
                <w:szCs w:val="20"/>
              </w:rPr>
              <w:drawing>
                <wp:inline distT="0" distB="0" distL="0" distR="0" wp14:anchorId="19996FEF" wp14:editId="2E67DDE5">
                  <wp:extent cx="4203700" cy="2298700"/>
                  <wp:effectExtent l="0" t="0" r="0" b="0"/>
                  <wp:docPr id="10" name="Picture 10" descr="A picture containing table, display, necklace, sitting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Congo red.png"/>
                          <pic:cNvPicPr/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203700" cy="22987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24EED7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970.77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EB7CEE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7.00</w:t>
            </w:r>
          </w:p>
        </w:tc>
      </w:tr>
      <w:tr w:rsidR="005411B4" w:rsidRPr="00917C13" w14:paraId="6517982C" w14:textId="77777777" w:rsidTr="00D43AFE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3F25F4" w14:textId="77777777" w:rsidR="005411B4" w:rsidRPr="00E4564D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AR1</w:t>
            </w:r>
          </w:p>
        </w:tc>
        <w:tc>
          <w:tcPr>
            <w:tcW w:w="89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9FE584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noProof/>
                <w:sz w:val="20"/>
                <w:szCs w:val="20"/>
              </w:rPr>
              <w:drawing>
                <wp:inline distT="0" distB="0" distL="0" distR="0" wp14:anchorId="61B86B43" wp14:editId="7AF7D7B5">
                  <wp:extent cx="2755900" cy="1765300"/>
                  <wp:effectExtent l="0" t="0" r="0" b="0"/>
                  <wp:docPr id="17" name="Picture 17" descr="A necklace on a 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Acid red 1.png"/>
                          <pic:cNvPicPr/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55900" cy="17653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34FE07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635.74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021CCC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5.53</w:t>
            </w:r>
          </w:p>
        </w:tc>
      </w:tr>
      <w:tr w:rsidR="005411B4" w:rsidRPr="00917C13" w14:paraId="1B26DDB1" w14:textId="77777777" w:rsidTr="00D43AFE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535B68F" w14:textId="77777777" w:rsidR="005411B4" w:rsidRPr="00E4564D" w:rsidRDefault="005411B4" w:rsidP="0099194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MO</w:t>
            </w:r>
          </w:p>
        </w:tc>
        <w:tc>
          <w:tcPr>
            <w:tcW w:w="896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8A97F58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noProof/>
                <w:sz w:val="20"/>
                <w:szCs w:val="20"/>
              </w:rPr>
              <w:drawing>
                <wp:inline distT="0" distB="0" distL="0" distR="0" wp14:anchorId="111B29F3" wp14:editId="5A251808">
                  <wp:extent cx="2705100" cy="1409700"/>
                  <wp:effectExtent l="0" t="0" r="0" b="0"/>
                  <wp:docPr id="18" name="Picture 18" descr="A necklace on a wooden 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Methyl orange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05100" cy="14097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1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986FBF4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536.54</w:t>
            </w:r>
          </w:p>
        </w:tc>
        <w:tc>
          <w:tcPr>
            <w:tcW w:w="241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A7CA730" w14:textId="77777777" w:rsidR="005411B4" w:rsidRPr="00E4564D" w:rsidRDefault="005411B4" w:rsidP="0099194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4564D">
              <w:rPr>
                <w:rFonts w:ascii="Times New Roman" w:hAnsi="Times New Roman" w:cs="Times New Roman"/>
                <w:sz w:val="20"/>
                <w:szCs w:val="20"/>
              </w:rPr>
              <w:t>5.03</w:t>
            </w:r>
          </w:p>
        </w:tc>
      </w:tr>
    </w:tbl>
    <w:p w14:paraId="3D138F84" w14:textId="77777777" w:rsidR="005411B4" w:rsidRPr="00991946" w:rsidRDefault="005411B4" w:rsidP="005411B4">
      <w:pPr>
        <w:spacing w:after="120" w:line="480" w:lineRule="auto"/>
        <w:rPr>
          <w:rFonts w:ascii="Times New Roman" w:eastAsia="Microsoft YaHei" w:hAnsi="Times New Roman" w:cs="Times New Roman"/>
          <w:sz w:val="20"/>
          <w:szCs w:val="20"/>
        </w:rPr>
      </w:pPr>
      <w:r w:rsidRPr="00991946">
        <w:rPr>
          <w:rFonts w:ascii="Times New Roman" w:hAnsi="Times New Roman" w:cs="Times New Roman"/>
          <w:sz w:val="20"/>
          <w:szCs w:val="20"/>
          <w:vertAlign w:val="superscript"/>
        </w:rPr>
        <w:t>a)</w:t>
      </w:r>
      <w:r w:rsidRPr="00991946">
        <w:rPr>
          <w:rFonts w:ascii="Times New Roman" w:eastAsia="Microsoft YaHei" w:hAnsi="Times New Roman" w:cs="Times New Roman"/>
          <w:sz w:val="20"/>
          <w:szCs w:val="20"/>
        </w:rPr>
        <w:t xml:space="preserve">: </w:t>
      </w:r>
      <w:proofErr w:type="spellStart"/>
      <w:r w:rsidRPr="00991946">
        <w:rPr>
          <w:rFonts w:ascii="Times New Roman" w:eastAsia="Microsoft YaHei" w:hAnsi="Times New Roman" w:cs="Times New Roman"/>
          <w:sz w:val="20"/>
          <w:szCs w:val="20"/>
        </w:rPr>
        <w:t>Colours</w:t>
      </w:r>
      <w:proofErr w:type="spellEnd"/>
      <w:r w:rsidRPr="00991946">
        <w:rPr>
          <w:rFonts w:ascii="Times New Roman" w:eastAsia="Microsoft YaHei" w:hAnsi="Times New Roman" w:cs="Times New Roman"/>
          <w:sz w:val="20"/>
          <w:szCs w:val="20"/>
        </w:rPr>
        <w:t xml:space="preserve"> for atoms: dark grey (carbon), white (hydrogen), blue (nitrogen), red (oxygen), yellow (</w:t>
      </w:r>
      <w:proofErr w:type="spellStart"/>
      <w:r w:rsidRPr="00991946">
        <w:rPr>
          <w:rFonts w:ascii="Times New Roman" w:eastAsia="Microsoft YaHei" w:hAnsi="Times New Roman" w:cs="Times New Roman"/>
          <w:sz w:val="20"/>
          <w:szCs w:val="20"/>
        </w:rPr>
        <w:t>sulphur</w:t>
      </w:r>
      <w:proofErr w:type="spellEnd"/>
      <w:r w:rsidRPr="00991946">
        <w:rPr>
          <w:rFonts w:ascii="Times New Roman" w:eastAsia="Microsoft YaHei" w:hAnsi="Times New Roman" w:cs="Times New Roman"/>
          <w:sz w:val="20"/>
          <w:szCs w:val="20"/>
        </w:rPr>
        <w:t>), green (chlorine) and pink (iodine).</w:t>
      </w:r>
    </w:p>
    <w:p w14:paraId="7B60849F" w14:textId="7B511734" w:rsidR="004A34C9" w:rsidRPr="00991946" w:rsidRDefault="004A34C9">
      <w:pPr>
        <w:widowControl/>
        <w:jc w:val="left"/>
        <w:rPr>
          <w:rFonts w:ascii="Times New Roman" w:hAnsi="Times New Roman" w:cs="Times New Roman"/>
          <w:b/>
          <w:bCs/>
          <w:kern w:val="0"/>
          <w:sz w:val="20"/>
          <w:szCs w:val="20"/>
          <w:lang w:val="en-GB"/>
        </w:rPr>
      </w:pPr>
      <w:r w:rsidRPr="00991946">
        <w:rPr>
          <w:rFonts w:ascii="Times New Roman" w:hAnsi="Times New Roman" w:cs="Times New Roman"/>
          <w:b/>
          <w:bCs/>
          <w:i/>
          <w:iCs/>
          <w:sz w:val="20"/>
          <w:szCs w:val="20"/>
        </w:rPr>
        <w:br w:type="page"/>
      </w:r>
    </w:p>
    <w:p w14:paraId="327587FB" w14:textId="2088D7B8" w:rsidR="005411B4" w:rsidRPr="008A3407" w:rsidRDefault="005411B4" w:rsidP="00991946">
      <w:pPr>
        <w:pStyle w:val="Caption"/>
        <w:spacing w:after="0" w:line="360" w:lineRule="auto"/>
        <w:jc w:val="both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 w:rsidRPr="00991946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lastRenderedPageBreak/>
        <w:t>Table S5. Summary of dyes and salts</w:t>
      </w:r>
      <w:r w:rsidRPr="008A340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used in this work</w:t>
      </w:r>
    </w:p>
    <w:tbl>
      <w:tblPr>
        <w:tblStyle w:val="GridTable1Light"/>
        <w:tblpPr w:leftFromText="180" w:rightFromText="180" w:vertAnchor="text" w:tblpY="1"/>
        <w:tblOverlap w:val="never"/>
        <w:tblW w:w="0" w:type="auto"/>
        <w:tblLook w:val="04A0" w:firstRow="1" w:lastRow="0" w:firstColumn="1" w:lastColumn="0" w:noHBand="0" w:noVBand="1"/>
      </w:tblPr>
      <w:tblGrid>
        <w:gridCol w:w="3397"/>
        <w:gridCol w:w="2127"/>
        <w:gridCol w:w="1701"/>
        <w:gridCol w:w="1785"/>
      </w:tblGrid>
      <w:tr w:rsidR="00044624" w:rsidRPr="00815311" w14:paraId="0B878536" w14:textId="77777777" w:rsidTr="00917C1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1EE7788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</w:pPr>
            <w:r w:rsidRPr="008A3407">
              <w:t>Dyes / Salts</w:t>
            </w:r>
          </w:p>
        </w:tc>
        <w:tc>
          <w:tcPr>
            <w:tcW w:w="212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46C83F6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Molecular Weight</w:t>
            </w:r>
          </w:p>
          <w:p w14:paraId="220F28E5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(Da</w:t>
            </w:r>
            <w:r w:rsidRPr="008A3407">
              <w:rPr>
                <w:iCs/>
              </w:rPr>
              <w:t>)</w:t>
            </w:r>
          </w:p>
        </w:tc>
        <w:tc>
          <w:tcPr>
            <w:tcW w:w="170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AA09955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Dye Content</w:t>
            </w:r>
          </w:p>
          <w:p w14:paraId="3E2717F0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/ Salt Purity</w:t>
            </w:r>
          </w:p>
        </w:tc>
        <w:tc>
          <w:tcPr>
            <w:tcW w:w="178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CCE25A7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Supplier</w:t>
            </w:r>
          </w:p>
        </w:tc>
      </w:tr>
      <w:tr w:rsidR="00044624" w:rsidRPr="00815311" w14:paraId="7C1B0F2A" w14:textId="77777777" w:rsidTr="00917C13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90E20BC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 w:val="0"/>
                <w:bCs w:val="0"/>
              </w:rPr>
            </w:pPr>
            <w:r w:rsidRPr="008A3407">
              <w:rPr>
                <w:b w:val="0"/>
                <w:bCs w:val="0"/>
              </w:rPr>
              <w:t>Rose Bengal (RB)</w:t>
            </w:r>
          </w:p>
        </w:tc>
        <w:tc>
          <w:tcPr>
            <w:tcW w:w="212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E0ACE5F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1017.64</w:t>
            </w:r>
          </w:p>
        </w:tc>
        <w:tc>
          <w:tcPr>
            <w:tcW w:w="1701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F9BF8F0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95%</w:t>
            </w:r>
          </w:p>
        </w:tc>
        <w:tc>
          <w:tcPr>
            <w:tcW w:w="1785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DA9F4A3" w14:textId="281C5236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  <w:r w:rsidRPr="008A3407">
              <w:rPr>
                <w:i/>
                <w:iCs/>
              </w:rPr>
              <w:t>Sigma Aldrich</w:t>
            </w:r>
          </w:p>
        </w:tc>
      </w:tr>
      <w:tr w:rsidR="00044624" w:rsidRPr="00815311" w14:paraId="32E0F971" w14:textId="77777777" w:rsidTr="00917C13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21CB80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 w:val="0"/>
                <w:bCs w:val="0"/>
              </w:rPr>
            </w:pPr>
            <w:r w:rsidRPr="008A3407">
              <w:rPr>
                <w:b w:val="0"/>
                <w:bCs w:val="0"/>
              </w:rPr>
              <w:t>Reactive Black 5 (RB5)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88B01C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991.8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D90E5E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≥ 50%</w:t>
            </w:r>
          </w:p>
        </w:tc>
        <w:tc>
          <w:tcPr>
            <w:tcW w:w="1785" w:type="dxa"/>
            <w:vMerge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6C091113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</w:p>
        </w:tc>
      </w:tr>
      <w:tr w:rsidR="00044624" w:rsidRPr="00815311" w14:paraId="57D0C755" w14:textId="77777777" w:rsidTr="00917C13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CE417C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 w:val="0"/>
                <w:bCs w:val="0"/>
              </w:rPr>
            </w:pPr>
            <w:r w:rsidRPr="008A3407">
              <w:rPr>
                <w:b w:val="0"/>
                <w:bCs w:val="0"/>
              </w:rPr>
              <w:t>Brilliant Blue G (BB)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B31F4B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854.0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C453CB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~ 30%</w:t>
            </w:r>
          </w:p>
        </w:tc>
        <w:tc>
          <w:tcPr>
            <w:tcW w:w="1785" w:type="dxa"/>
            <w:vMerge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32CF5A87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</w:p>
        </w:tc>
      </w:tr>
      <w:tr w:rsidR="00044624" w:rsidRPr="00815311" w14:paraId="2BFA0790" w14:textId="77777777" w:rsidTr="00917C13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7BDCFE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 w:val="0"/>
                <w:bCs w:val="0"/>
              </w:rPr>
            </w:pPr>
            <w:r w:rsidRPr="008A3407">
              <w:rPr>
                <w:b w:val="0"/>
                <w:bCs w:val="0"/>
              </w:rPr>
              <w:t>Direct Red 23 (DR23)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DA09AA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813.7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B18F4E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30%</w:t>
            </w:r>
          </w:p>
        </w:tc>
        <w:tc>
          <w:tcPr>
            <w:tcW w:w="1785" w:type="dxa"/>
            <w:vMerge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76D3874A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</w:p>
        </w:tc>
      </w:tr>
      <w:tr w:rsidR="00044624" w:rsidRPr="00815311" w14:paraId="6F21FDDC" w14:textId="77777777" w:rsidTr="00917C13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00E586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 w:val="0"/>
                <w:bCs w:val="0"/>
              </w:rPr>
            </w:pPr>
            <w:r w:rsidRPr="008A3407">
              <w:rPr>
                <w:b w:val="0"/>
                <w:bCs w:val="0"/>
              </w:rPr>
              <w:t>Congo Red (CR)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7200B9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696.6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929825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≥ 35%</w:t>
            </w:r>
          </w:p>
        </w:tc>
        <w:tc>
          <w:tcPr>
            <w:tcW w:w="1785" w:type="dxa"/>
            <w:vMerge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61E37C3C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</w:p>
        </w:tc>
      </w:tr>
      <w:tr w:rsidR="00044624" w:rsidRPr="00815311" w14:paraId="3A80E029" w14:textId="77777777" w:rsidTr="00917C13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14C8A0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 w:val="0"/>
                <w:bCs w:val="0"/>
              </w:rPr>
            </w:pPr>
            <w:r w:rsidRPr="008A3407">
              <w:rPr>
                <w:b w:val="0"/>
                <w:bCs w:val="0"/>
              </w:rPr>
              <w:t>Hexaphenylbenzene (HPB)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616496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534.6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5CACC1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98%</w:t>
            </w:r>
          </w:p>
        </w:tc>
        <w:tc>
          <w:tcPr>
            <w:tcW w:w="178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5C2EEC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</w:p>
        </w:tc>
      </w:tr>
      <w:tr w:rsidR="00044624" w:rsidRPr="00815311" w14:paraId="3F28C57E" w14:textId="77777777" w:rsidTr="00917C13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246938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 w:val="0"/>
                <w:bCs w:val="0"/>
              </w:rPr>
            </w:pPr>
            <w:r w:rsidRPr="008A3407">
              <w:rPr>
                <w:b w:val="0"/>
                <w:bCs w:val="0"/>
              </w:rPr>
              <w:t>Acid Red 1 (AR1)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E591DC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509.4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19A354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60%</w:t>
            </w:r>
          </w:p>
        </w:tc>
        <w:tc>
          <w:tcPr>
            <w:tcW w:w="1785" w:type="dxa"/>
            <w:vMerge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649B9179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</w:p>
        </w:tc>
      </w:tr>
      <w:tr w:rsidR="00044624" w:rsidRPr="00815311" w14:paraId="099C232F" w14:textId="77777777" w:rsidTr="00917C13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2D5A41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 w:val="0"/>
                <w:bCs w:val="0"/>
              </w:rPr>
            </w:pPr>
            <w:r w:rsidRPr="008A3407">
              <w:rPr>
                <w:b w:val="0"/>
                <w:bCs w:val="0"/>
              </w:rPr>
              <w:t>Sudan IV (SB)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EC1D2B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380.4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27E53E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≥ 80%</w:t>
            </w:r>
          </w:p>
        </w:tc>
        <w:tc>
          <w:tcPr>
            <w:tcW w:w="1785" w:type="dxa"/>
            <w:vMerge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16926793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</w:p>
        </w:tc>
      </w:tr>
      <w:tr w:rsidR="00044624" w:rsidRPr="00815311" w14:paraId="2048D9AD" w14:textId="77777777" w:rsidTr="00B64298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FE7F11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 w:val="0"/>
                <w:bCs w:val="0"/>
              </w:rPr>
            </w:pPr>
            <w:r w:rsidRPr="008A3407">
              <w:rPr>
                <w:b w:val="0"/>
                <w:bCs w:val="0"/>
              </w:rPr>
              <w:t>Methyl Orange (MO)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5D8378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327.3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8979B2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85%</w:t>
            </w:r>
          </w:p>
        </w:tc>
        <w:tc>
          <w:tcPr>
            <w:tcW w:w="1785" w:type="dxa"/>
            <w:vMerge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220E791C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</w:p>
        </w:tc>
      </w:tr>
      <w:tr w:rsidR="00044624" w:rsidRPr="00815311" w14:paraId="5702E2E6" w14:textId="77777777" w:rsidTr="00B64298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D385A9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 w:val="0"/>
                <w:bCs w:val="0"/>
              </w:rPr>
            </w:pPr>
            <w:r w:rsidRPr="008A3407">
              <w:rPr>
                <w:b w:val="0"/>
                <w:bCs w:val="0"/>
              </w:rPr>
              <w:t>Sodium Sulphate (Na</w:t>
            </w:r>
            <w:r w:rsidRPr="008A3407">
              <w:rPr>
                <w:b w:val="0"/>
                <w:bCs w:val="0"/>
                <w:vertAlign w:val="subscript"/>
              </w:rPr>
              <w:t>2</w:t>
            </w:r>
            <w:r w:rsidRPr="008A3407">
              <w:rPr>
                <w:b w:val="0"/>
                <w:bCs w:val="0"/>
              </w:rPr>
              <w:t>SO</w:t>
            </w:r>
            <w:r w:rsidRPr="008A3407">
              <w:rPr>
                <w:b w:val="0"/>
                <w:bCs w:val="0"/>
                <w:vertAlign w:val="subscript"/>
              </w:rPr>
              <w:t>4</w:t>
            </w:r>
            <w:r w:rsidRPr="008A3407">
              <w:rPr>
                <w:b w:val="0"/>
                <w:bCs w:val="0"/>
              </w:rPr>
              <w:t>)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BB66A2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142.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5D1E35" w14:textId="5A7557AC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&gt; 99%</w:t>
            </w:r>
            <w:r w:rsidR="00917C13" w:rsidRPr="008A3407">
              <w:t xml:space="preserve">        </w:t>
            </w:r>
          </w:p>
        </w:tc>
        <w:tc>
          <w:tcPr>
            <w:tcW w:w="178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5CAA6D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</w:p>
        </w:tc>
      </w:tr>
      <w:tr w:rsidR="00044624" w:rsidRPr="00815311" w14:paraId="410505D8" w14:textId="77777777" w:rsidTr="00917C13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C78073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 w:val="0"/>
                <w:bCs w:val="0"/>
              </w:rPr>
            </w:pPr>
            <w:r w:rsidRPr="008A3407">
              <w:rPr>
                <w:b w:val="0"/>
                <w:bCs w:val="0"/>
              </w:rPr>
              <w:t>Magnesium Sulphate (MgSO</w:t>
            </w:r>
            <w:r w:rsidRPr="008A3407">
              <w:rPr>
                <w:b w:val="0"/>
                <w:bCs w:val="0"/>
                <w:vertAlign w:val="subscript"/>
              </w:rPr>
              <w:t>4</w:t>
            </w:r>
            <w:r w:rsidRPr="008A3407">
              <w:rPr>
                <w:b w:val="0"/>
                <w:bCs w:val="0"/>
              </w:rPr>
              <w:t>)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978F07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120.3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56AB74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&gt; 99.5%</w:t>
            </w:r>
          </w:p>
        </w:tc>
        <w:tc>
          <w:tcPr>
            <w:tcW w:w="1785" w:type="dxa"/>
            <w:vMerge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38FC458D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</w:p>
        </w:tc>
      </w:tr>
      <w:tr w:rsidR="005411B4" w:rsidRPr="00815311" w14:paraId="6A29025D" w14:textId="77777777" w:rsidTr="00917C13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BDFE37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 w:val="0"/>
                <w:bCs w:val="0"/>
              </w:rPr>
            </w:pPr>
            <w:r w:rsidRPr="008A3407">
              <w:rPr>
                <w:b w:val="0"/>
                <w:bCs w:val="0"/>
              </w:rPr>
              <w:t>Magnesium Chloride (MgCl</w:t>
            </w:r>
            <w:r w:rsidRPr="008A3407">
              <w:rPr>
                <w:b w:val="0"/>
                <w:bCs w:val="0"/>
                <w:vertAlign w:val="subscript"/>
              </w:rPr>
              <w:t>2</w:t>
            </w:r>
            <w:r w:rsidRPr="008A3407">
              <w:rPr>
                <w:b w:val="0"/>
                <w:bCs w:val="0"/>
              </w:rPr>
              <w:t>)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CE8083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95.2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24F73C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&gt; 98%</w:t>
            </w:r>
          </w:p>
        </w:tc>
        <w:tc>
          <w:tcPr>
            <w:tcW w:w="17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2D83E1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  <w:proofErr w:type="spellStart"/>
            <w:r w:rsidRPr="008A3407">
              <w:rPr>
                <w:i/>
                <w:iCs/>
              </w:rPr>
              <w:t>Acros</w:t>
            </w:r>
            <w:proofErr w:type="spellEnd"/>
            <w:r w:rsidRPr="008A3407">
              <w:rPr>
                <w:i/>
                <w:iCs/>
              </w:rPr>
              <w:t xml:space="preserve"> Organics</w:t>
            </w:r>
          </w:p>
        </w:tc>
      </w:tr>
      <w:tr w:rsidR="005411B4" w:rsidRPr="00815311" w14:paraId="4C21EBBC" w14:textId="77777777" w:rsidTr="00917C13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24C8965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 w:val="0"/>
                <w:bCs w:val="0"/>
              </w:rPr>
            </w:pPr>
            <w:r w:rsidRPr="008A3407">
              <w:rPr>
                <w:b w:val="0"/>
                <w:bCs w:val="0"/>
              </w:rPr>
              <w:t>Sodium Chloride (NaCl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D3FB8D8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58.4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0A2DF14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A3407">
              <w:t>≥ 99%</w:t>
            </w:r>
          </w:p>
        </w:tc>
        <w:tc>
          <w:tcPr>
            <w:tcW w:w="178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354ED56" w14:textId="77777777" w:rsidR="005411B4" w:rsidRPr="008A3407" w:rsidRDefault="005411B4" w:rsidP="00991946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  <w:r w:rsidRPr="008A3407">
              <w:rPr>
                <w:i/>
                <w:iCs/>
              </w:rPr>
              <w:t>Sigma Aldrich</w:t>
            </w:r>
          </w:p>
        </w:tc>
      </w:tr>
    </w:tbl>
    <w:p w14:paraId="521BBD24" w14:textId="68658621" w:rsidR="00732883" w:rsidRPr="004A34C9" w:rsidRDefault="00917C1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textWrapping" w:clear="all"/>
      </w:r>
    </w:p>
    <w:p w14:paraId="2ED6F5A8" w14:textId="4324075B" w:rsidR="00732883" w:rsidRPr="004A34C9" w:rsidRDefault="00390F3C">
      <w:pPr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lastRenderedPageBreak/>
        <w:t>References</w:t>
      </w:r>
    </w:p>
    <w:p w14:paraId="62C022BE" w14:textId="77777777" w:rsidR="008531A4" w:rsidRPr="00390F3C" w:rsidRDefault="00732883" w:rsidP="00390F3C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90F3C">
        <w:rPr>
          <w:rFonts w:ascii="Times New Roman" w:hAnsi="Times New Roman" w:cs="Times New Roman"/>
          <w:sz w:val="24"/>
          <w:szCs w:val="24"/>
        </w:rPr>
        <w:fldChar w:fldCharType="begin"/>
      </w:r>
      <w:r w:rsidRPr="00390F3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90F3C">
        <w:rPr>
          <w:rFonts w:ascii="Times New Roman" w:hAnsi="Times New Roman" w:cs="Times New Roman"/>
          <w:sz w:val="24"/>
          <w:szCs w:val="24"/>
        </w:rPr>
        <w:fldChar w:fldCharType="separate"/>
      </w:r>
      <w:r w:rsidR="008531A4" w:rsidRPr="00390F3C">
        <w:rPr>
          <w:rFonts w:ascii="Times New Roman" w:hAnsi="Times New Roman" w:cs="Times New Roman"/>
          <w:sz w:val="24"/>
          <w:szCs w:val="24"/>
        </w:rPr>
        <w:t>[1] A. Akbari, P. Sheath, S.T. Martin, D.B. Shinde, M. Shaibani, P.C. Banerjee, R. Tkacz, D. Bhattacharyya, M. Majumder, Large-area graphene-based nanofiltration membranes by shear alignment of discotic nematic liquid crystals of graphene oxide, Nat Commun, 7 (2016).</w:t>
      </w:r>
    </w:p>
    <w:p w14:paraId="5E9E85EF" w14:textId="77777777" w:rsidR="008531A4" w:rsidRPr="00390F3C" w:rsidRDefault="008531A4" w:rsidP="00390F3C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90F3C">
        <w:rPr>
          <w:rFonts w:ascii="Times New Roman" w:hAnsi="Times New Roman" w:cs="Times New Roman"/>
          <w:sz w:val="24"/>
          <w:szCs w:val="24"/>
        </w:rPr>
        <w:t>[2] P. Liu, C. Milletto, S. Monti, C.T. Zhu, A.P. Mathew, Design of ultrathin hybrid membranes with improved retention efficiency of molecular dyes, Rsc Adv, 9 (2019) 28657-28669.</w:t>
      </w:r>
    </w:p>
    <w:p w14:paraId="6C1BA3F2" w14:textId="0001C2E5" w:rsidR="0091247F" w:rsidRPr="004A34C9" w:rsidRDefault="00732883" w:rsidP="00390F3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90F3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1247F" w:rsidRPr="004A34C9" w:rsidSect="005411B4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DB516E3" w14:textId="77777777" w:rsidR="001D453F" w:rsidRDefault="001D453F" w:rsidP="00732883">
      <w:r>
        <w:separator/>
      </w:r>
    </w:p>
  </w:endnote>
  <w:endnote w:type="continuationSeparator" w:id="0">
    <w:p w14:paraId="6AEA7743" w14:textId="77777777" w:rsidR="001D453F" w:rsidRDefault="001D453F" w:rsidP="0073288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icrosoft YaHei"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5AA984B" w14:textId="77777777" w:rsidR="001D453F" w:rsidRDefault="001D453F" w:rsidP="00732883">
      <w:r>
        <w:separator/>
      </w:r>
    </w:p>
  </w:footnote>
  <w:footnote w:type="continuationSeparator" w:id="0">
    <w:p w14:paraId="0280BAE3" w14:textId="77777777" w:rsidR="001D453F" w:rsidRDefault="001D453F" w:rsidP="0073288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bordersDoNotSurroundHeader/>
  <w:bordersDoNotSurroundFooter/>
  <w:hideSpellingErrors/>
  <w:hideGrammaticalErrors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 Membrane Scienc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5as0arzpdexviewwxa5twevx0xtpzas5zwx&quot;&gt;My GIAT EndNote&lt;record-ids&gt;&lt;item&gt;47&lt;/item&gt;&lt;item&gt;55&lt;/item&gt;&lt;/record-ids&gt;&lt;/item&gt;&lt;/Libraries&gt;"/>
  </w:docVars>
  <w:rsids>
    <w:rsidRoot w:val="00F53913"/>
    <w:rsid w:val="00044624"/>
    <w:rsid w:val="00050A3B"/>
    <w:rsid w:val="000F3AE0"/>
    <w:rsid w:val="0011570C"/>
    <w:rsid w:val="00127548"/>
    <w:rsid w:val="001345D8"/>
    <w:rsid w:val="0017360E"/>
    <w:rsid w:val="001D453F"/>
    <w:rsid w:val="002A244B"/>
    <w:rsid w:val="00334E37"/>
    <w:rsid w:val="0034405E"/>
    <w:rsid w:val="0035328A"/>
    <w:rsid w:val="00390F3C"/>
    <w:rsid w:val="003C219D"/>
    <w:rsid w:val="003D4DC2"/>
    <w:rsid w:val="00402043"/>
    <w:rsid w:val="00472ABC"/>
    <w:rsid w:val="004A34C9"/>
    <w:rsid w:val="005411B4"/>
    <w:rsid w:val="0058466B"/>
    <w:rsid w:val="00585B73"/>
    <w:rsid w:val="005F3024"/>
    <w:rsid w:val="00633BB0"/>
    <w:rsid w:val="00635B7D"/>
    <w:rsid w:val="00655E39"/>
    <w:rsid w:val="006D4527"/>
    <w:rsid w:val="00732883"/>
    <w:rsid w:val="00752FE1"/>
    <w:rsid w:val="00815311"/>
    <w:rsid w:val="008531A4"/>
    <w:rsid w:val="008566A3"/>
    <w:rsid w:val="008A3407"/>
    <w:rsid w:val="00910E2B"/>
    <w:rsid w:val="0091247F"/>
    <w:rsid w:val="00917C13"/>
    <w:rsid w:val="0093220D"/>
    <w:rsid w:val="00944617"/>
    <w:rsid w:val="00991946"/>
    <w:rsid w:val="009E20E0"/>
    <w:rsid w:val="00A15F1A"/>
    <w:rsid w:val="00A970D5"/>
    <w:rsid w:val="00AC53E2"/>
    <w:rsid w:val="00B64298"/>
    <w:rsid w:val="00BA4AB7"/>
    <w:rsid w:val="00BD694A"/>
    <w:rsid w:val="00BD7C9A"/>
    <w:rsid w:val="00C36EDF"/>
    <w:rsid w:val="00C66F7E"/>
    <w:rsid w:val="00CF5C99"/>
    <w:rsid w:val="00D43AFE"/>
    <w:rsid w:val="00D44367"/>
    <w:rsid w:val="00D7176D"/>
    <w:rsid w:val="00DE3E6C"/>
    <w:rsid w:val="00E4564D"/>
    <w:rsid w:val="00F53913"/>
    <w:rsid w:val="00FC72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D47D734"/>
  <w15:chartTrackingRefBased/>
  <w15:docId w15:val="{C5E96FA4-B77A-4608-BA69-FECA8A4674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aintext">
    <w:name w:val="Main text"/>
    <w:basedOn w:val="Normal"/>
    <w:link w:val="MaintextChar"/>
    <w:autoRedefine/>
    <w:rsid w:val="004A34C9"/>
    <w:pPr>
      <w:widowControl/>
      <w:spacing w:line="480" w:lineRule="auto"/>
      <w:jc w:val="left"/>
    </w:pPr>
    <w:rPr>
      <w:rFonts w:ascii="Times New Roman" w:hAnsi="Times New Roman" w:cs="Times New Roman"/>
      <w:b/>
      <w:bCs/>
      <w:kern w:val="0"/>
      <w:sz w:val="24"/>
      <w:szCs w:val="24"/>
    </w:rPr>
  </w:style>
  <w:style w:type="character" w:customStyle="1" w:styleId="MaintextChar">
    <w:name w:val="Main text Char"/>
    <w:link w:val="Maintext"/>
    <w:rsid w:val="004A34C9"/>
    <w:rPr>
      <w:rFonts w:ascii="Times New Roman" w:hAnsi="Times New Roman" w:cs="Times New Roman"/>
      <w:b/>
      <w:bCs/>
      <w:kern w:val="0"/>
      <w:sz w:val="24"/>
      <w:szCs w:val="24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5411B4"/>
    <w:pPr>
      <w:widowControl/>
      <w:spacing w:after="200"/>
      <w:jc w:val="left"/>
    </w:pPr>
    <w:rPr>
      <w:i/>
      <w:iCs/>
      <w:color w:val="44546A" w:themeColor="text2"/>
      <w:kern w:val="0"/>
      <w:sz w:val="18"/>
      <w:szCs w:val="18"/>
      <w:lang w:val="en-GB"/>
    </w:rPr>
  </w:style>
  <w:style w:type="table" w:customStyle="1" w:styleId="GridTable1Light1">
    <w:name w:val="Grid Table 1 Light1"/>
    <w:basedOn w:val="TableNormal"/>
    <w:next w:val="GridTable1Light"/>
    <w:uiPriority w:val="46"/>
    <w:rsid w:val="005411B4"/>
    <w:rPr>
      <w:kern w:val="0"/>
      <w:sz w:val="24"/>
      <w:szCs w:val="24"/>
      <w:lang w:val="en-GB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">
    <w:name w:val="Grid Table 1 Light"/>
    <w:basedOn w:val="TableNormal"/>
    <w:uiPriority w:val="46"/>
    <w:rsid w:val="005411B4"/>
    <w:rPr>
      <w:rFonts w:ascii="Times New Roman" w:eastAsia="MS Mincho" w:hAnsi="Times New Roman" w:cs="Times New Roman"/>
      <w:kern w:val="0"/>
      <w:sz w:val="20"/>
      <w:szCs w:val="20"/>
      <w:lang w:val="en-GB" w:eastAsia="en-GB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Header">
    <w:name w:val="header"/>
    <w:basedOn w:val="Normal"/>
    <w:link w:val="HeaderChar"/>
    <w:uiPriority w:val="99"/>
    <w:unhideWhenUsed/>
    <w:rsid w:val="0073288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3288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3288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32883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732883"/>
    <w:pPr>
      <w:jc w:val="center"/>
    </w:pPr>
    <w:rPr>
      <w:rFonts w:ascii="DengXian" w:eastAsia="DengXian" w:hAnsi="DengXian"/>
      <w:noProof/>
      <w:sz w:val="20"/>
    </w:rPr>
  </w:style>
  <w:style w:type="character" w:customStyle="1" w:styleId="CaptionChar">
    <w:name w:val="Caption Char"/>
    <w:basedOn w:val="DefaultParagraphFont"/>
    <w:link w:val="Caption"/>
    <w:uiPriority w:val="35"/>
    <w:rsid w:val="00732883"/>
    <w:rPr>
      <w:i/>
      <w:iCs/>
      <w:color w:val="44546A" w:themeColor="text2"/>
      <w:kern w:val="0"/>
      <w:sz w:val="18"/>
      <w:szCs w:val="18"/>
      <w:lang w:val="en-GB"/>
    </w:rPr>
  </w:style>
  <w:style w:type="character" w:customStyle="1" w:styleId="EndNoteBibliographyTitle0">
    <w:name w:val="EndNote Bibliography Title 字符"/>
    <w:basedOn w:val="CaptionChar"/>
    <w:link w:val="EndNoteBibliographyTitle"/>
    <w:rsid w:val="00732883"/>
    <w:rPr>
      <w:rFonts w:ascii="DengXian" w:eastAsia="DengXian" w:hAnsi="DengXian"/>
      <w:i w:val="0"/>
      <w:iCs w:val="0"/>
      <w:noProof/>
      <w:color w:val="44546A" w:themeColor="text2"/>
      <w:kern w:val="0"/>
      <w:sz w:val="20"/>
      <w:szCs w:val="18"/>
      <w:lang w:val="en-GB"/>
    </w:rPr>
  </w:style>
  <w:style w:type="paragraph" w:customStyle="1" w:styleId="EndNoteBibliography">
    <w:name w:val="EndNote Bibliography"/>
    <w:basedOn w:val="Normal"/>
    <w:link w:val="EndNoteBibliography0"/>
    <w:rsid w:val="00732883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CaptionChar"/>
    <w:link w:val="EndNoteBibliography"/>
    <w:rsid w:val="00732883"/>
    <w:rPr>
      <w:rFonts w:ascii="DengXian" w:eastAsia="DengXian" w:hAnsi="DengXian"/>
      <w:i w:val="0"/>
      <w:iCs w:val="0"/>
      <w:noProof/>
      <w:color w:val="44546A" w:themeColor="text2"/>
      <w:kern w:val="0"/>
      <w:sz w:val="20"/>
      <w:szCs w:val="18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3220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220D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"/><Relationship Id="rId13" Type="http://schemas.openxmlformats.org/officeDocument/2006/relationships/image" Target="media/image7.tiff"/><Relationship Id="rId18" Type="http://schemas.openxmlformats.org/officeDocument/2006/relationships/image" Target="media/image12.png"/><Relationship Id="rId26" Type="http://schemas.openxmlformats.org/officeDocument/2006/relationships/image" Target="media/image20.png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7" Type="http://schemas.openxmlformats.org/officeDocument/2006/relationships/image" Target="media/image1.tiff"/><Relationship Id="rId12" Type="http://schemas.openxmlformats.org/officeDocument/2006/relationships/image" Target="media/image6.tif"/><Relationship Id="rId17" Type="http://schemas.openxmlformats.org/officeDocument/2006/relationships/image" Target="media/image11.png"/><Relationship Id="rId25" Type="http://schemas.openxmlformats.org/officeDocument/2006/relationships/image" Target="media/image19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tiff"/><Relationship Id="rId24" Type="http://schemas.openxmlformats.org/officeDocument/2006/relationships/image" Target="media/image18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image" Target="media/image17.png"/><Relationship Id="rId28" Type="http://schemas.openxmlformats.org/officeDocument/2006/relationships/theme" Target="theme/theme1.xml"/><Relationship Id="rId10" Type="http://schemas.openxmlformats.org/officeDocument/2006/relationships/image" Target="media/image4.tif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3.tif"/><Relationship Id="rId14" Type="http://schemas.openxmlformats.org/officeDocument/2006/relationships/image" Target="media/image8.jpg"/><Relationship Id="rId22" Type="http://schemas.openxmlformats.org/officeDocument/2006/relationships/image" Target="media/image16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74BCED3-C0DB-46B4-B58B-9065263BF1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0</Pages>
  <Words>675</Words>
  <Characters>3848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 Jing</dc:creator>
  <cp:keywords/>
  <dc:description/>
  <cp:lastModifiedBy>Davide Mattia</cp:lastModifiedBy>
  <cp:revision>3</cp:revision>
  <dcterms:created xsi:type="dcterms:W3CDTF">2021-02-25T11:09:00Z</dcterms:created>
  <dcterms:modified xsi:type="dcterms:W3CDTF">2021-05-15T09:23:00Z</dcterms:modified>
</cp:coreProperties>
</file>